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D3057" w14:textId="77777777" w:rsidR="00A35339" w:rsidRPr="00D14D74" w:rsidRDefault="00A35339" w:rsidP="00A35339">
      <w:pPr>
        <w:pStyle w:val="Heading1"/>
        <w:contextualSpacing/>
        <w:rPr>
          <w:sz w:val="22"/>
          <w:szCs w:val="22"/>
        </w:rPr>
      </w:pPr>
      <w:r w:rsidRPr="00D14D74">
        <w:rPr>
          <w:sz w:val="22"/>
          <w:szCs w:val="22"/>
        </w:rPr>
        <w:t>Supplementary Information</w:t>
      </w:r>
    </w:p>
    <w:p w14:paraId="79D41D58" w14:textId="77777777" w:rsidR="00A35339" w:rsidRPr="00D14D74" w:rsidRDefault="00A35339" w:rsidP="00A35339">
      <w:pPr>
        <w:pStyle w:val="Heading2"/>
        <w:contextualSpacing/>
      </w:pPr>
      <w:bookmarkStart w:id="0" w:name="_toecq7kc56m1" w:colFirst="0" w:colLast="0"/>
      <w:bookmarkStart w:id="1" w:name="_rqpz16d0v6lu" w:colFirst="0" w:colLast="0"/>
      <w:bookmarkStart w:id="2" w:name="_6ntrfy6dkhsp" w:colFirst="0" w:colLast="0"/>
      <w:bookmarkStart w:id="3" w:name="_yo9tri8gusqp" w:colFirst="0" w:colLast="0"/>
      <w:bookmarkStart w:id="4" w:name="_a8u729ktlco" w:colFirst="0" w:colLast="0"/>
      <w:bookmarkStart w:id="5" w:name="_cyywxq2672ml" w:colFirst="0" w:colLast="0"/>
      <w:bookmarkEnd w:id="0"/>
      <w:bookmarkEnd w:id="1"/>
      <w:bookmarkEnd w:id="2"/>
      <w:bookmarkEnd w:id="3"/>
      <w:bookmarkEnd w:id="4"/>
      <w:bookmarkEnd w:id="5"/>
      <w:r w:rsidRPr="00D14D74">
        <w:t>Supplementary Information 1 – Richness and niche specialization model output</w:t>
      </w:r>
    </w:p>
    <w:p w14:paraId="5976AB75" w14:textId="77777777" w:rsidR="00A35339" w:rsidRPr="00D14D74" w:rsidRDefault="00A35339" w:rsidP="00A35339">
      <w:pPr>
        <w:contextualSpacing/>
        <w:rPr>
          <w:lang w:val="en-US"/>
        </w:rPr>
      </w:pPr>
      <w:r w:rsidRPr="00D14D74">
        <w:rPr>
          <w:lang w:val="en-US"/>
        </w:rPr>
        <w:t>Additional details for models predicting species richness (section A) and models predicting mean niche specialization (section B). Spatial autocorrelation results (correlograms) for best models of the respective analysis are presented in section C.</w:t>
      </w:r>
    </w:p>
    <w:p w14:paraId="389C9653" w14:textId="77777777" w:rsidR="00A35339" w:rsidRPr="00D14D74" w:rsidRDefault="00A35339" w:rsidP="00A35339">
      <w:pPr>
        <w:pStyle w:val="Heading3"/>
        <w:contextualSpacing/>
        <w:rPr>
          <w:color w:val="auto"/>
          <w:lang w:val="en-US"/>
        </w:rPr>
      </w:pPr>
      <w:r w:rsidRPr="00D14D74">
        <w:rPr>
          <w:color w:val="auto"/>
          <w:lang w:val="en-US"/>
        </w:rPr>
        <w:t>Section A: Richness model output</w:t>
      </w:r>
    </w:p>
    <w:p w14:paraId="6A3FBA6D" w14:textId="77777777" w:rsidR="00A35339" w:rsidRPr="00D14D74" w:rsidRDefault="00A35339" w:rsidP="00A35339">
      <w:pPr>
        <w:contextualSpacing/>
        <w:rPr>
          <w:lang w:val="en-US"/>
        </w:rPr>
      </w:pPr>
      <w:r w:rsidRPr="00D14D74">
        <w:rPr>
          <w:lang w:val="en-US"/>
        </w:rPr>
        <w:t>(</w:t>
      </w:r>
      <w:proofErr w:type="spellStart"/>
      <w:r w:rsidRPr="00D14D74">
        <w:rPr>
          <w:lang w:val="en-US"/>
        </w:rPr>
        <w:t>i</w:t>
      </w:r>
      <w:proofErr w:type="spellEnd"/>
      <w:r w:rsidRPr="00D14D74">
        <w:rPr>
          <w:lang w:val="en-US"/>
        </w:rPr>
        <w:t>) Analysis of variance table output for fixed effects of models predicting species richness. We report mean square (MS), degrees of freedom (df), F-values (F), and p-values. Models also included Year and Site ID as random effects. Polynomial models are 2</w:t>
      </w:r>
      <w:r w:rsidRPr="00D14D74">
        <w:rPr>
          <w:vertAlign w:val="superscript"/>
          <w:lang w:val="en-US"/>
        </w:rPr>
        <w:t>nd</w:t>
      </w:r>
      <w:r w:rsidRPr="00D14D74">
        <w:rPr>
          <w:lang w:val="en-US"/>
        </w:rPr>
        <w:t xml:space="preserve"> order polynomial. HD is human development extent, Protocol is the sampling protocol used by ABMI technicians to assess vascular plant occurrences, and Nonnatives is the proportion of nonnative species. </w:t>
      </w:r>
    </w:p>
    <w:tbl>
      <w:tblPr>
        <w:tblStyle w:val="TableGrid"/>
        <w:tblW w:w="0" w:type="auto"/>
        <w:jc w:val="center"/>
        <w:tblLook w:val="04A0" w:firstRow="1" w:lastRow="0" w:firstColumn="1" w:lastColumn="0" w:noHBand="0" w:noVBand="1"/>
      </w:tblPr>
      <w:tblGrid>
        <w:gridCol w:w="1549"/>
        <w:gridCol w:w="1402"/>
        <w:gridCol w:w="850"/>
        <w:gridCol w:w="1807"/>
        <w:gridCol w:w="1501"/>
        <w:gridCol w:w="1446"/>
      </w:tblGrid>
      <w:tr w:rsidR="00A35339" w:rsidRPr="00D14D74" w14:paraId="5ACDB429" w14:textId="77777777" w:rsidTr="002B6235">
        <w:trPr>
          <w:jc w:val="center"/>
        </w:trPr>
        <w:tc>
          <w:tcPr>
            <w:tcW w:w="1549" w:type="dxa"/>
          </w:tcPr>
          <w:p w14:paraId="29DFE45B" w14:textId="77777777" w:rsidR="00A35339" w:rsidRPr="00D14D74" w:rsidRDefault="00A35339" w:rsidP="002B6235">
            <w:pPr>
              <w:pStyle w:val="ListParagraph"/>
              <w:ind w:left="0"/>
              <w:rPr>
                <w:rFonts w:ascii="Arial" w:hAnsi="Arial" w:cs="Arial"/>
                <w:lang w:val="en-US"/>
              </w:rPr>
            </w:pPr>
            <w:r w:rsidRPr="00D14D74">
              <w:rPr>
                <w:rFonts w:ascii="Arial" w:hAnsi="Arial" w:cs="Arial"/>
                <w:lang w:val="en-US"/>
              </w:rPr>
              <w:t>Model</w:t>
            </w:r>
          </w:p>
        </w:tc>
        <w:tc>
          <w:tcPr>
            <w:tcW w:w="1402" w:type="dxa"/>
          </w:tcPr>
          <w:p w14:paraId="0D483B19" w14:textId="77777777" w:rsidR="00A35339" w:rsidRPr="00D14D74" w:rsidRDefault="00A35339" w:rsidP="002B6235">
            <w:pPr>
              <w:pStyle w:val="ListParagraph"/>
              <w:ind w:left="0"/>
              <w:rPr>
                <w:rFonts w:ascii="Arial" w:hAnsi="Arial" w:cs="Arial"/>
                <w:lang w:val="en-US"/>
              </w:rPr>
            </w:pPr>
            <w:r w:rsidRPr="00D14D74">
              <w:rPr>
                <w:rFonts w:ascii="Arial" w:hAnsi="Arial" w:cs="Arial"/>
                <w:lang w:val="en-US"/>
              </w:rPr>
              <w:t xml:space="preserve">Fixed effect </w:t>
            </w:r>
          </w:p>
        </w:tc>
        <w:tc>
          <w:tcPr>
            <w:tcW w:w="850" w:type="dxa"/>
          </w:tcPr>
          <w:p w14:paraId="270FDEDD" w14:textId="77777777" w:rsidR="00A35339" w:rsidRPr="00D14D74" w:rsidRDefault="00A35339" w:rsidP="002B6235">
            <w:pPr>
              <w:pStyle w:val="ListParagraph"/>
              <w:ind w:left="0"/>
              <w:jc w:val="right"/>
              <w:rPr>
                <w:rFonts w:ascii="Arial" w:hAnsi="Arial" w:cs="Arial"/>
                <w:lang w:val="en-US"/>
              </w:rPr>
            </w:pPr>
            <w:r w:rsidRPr="00D14D74">
              <w:rPr>
                <w:rFonts w:ascii="Arial" w:hAnsi="Arial" w:cs="Arial"/>
                <w:lang w:val="en-US"/>
              </w:rPr>
              <w:t>df</w:t>
            </w:r>
          </w:p>
        </w:tc>
        <w:tc>
          <w:tcPr>
            <w:tcW w:w="1807" w:type="dxa"/>
          </w:tcPr>
          <w:p w14:paraId="26E58147" w14:textId="77777777" w:rsidR="00A35339" w:rsidRPr="00D14D74" w:rsidRDefault="00A35339" w:rsidP="002B6235">
            <w:pPr>
              <w:pStyle w:val="ListParagraph"/>
              <w:ind w:left="0"/>
              <w:jc w:val="right"/>
              <w:rPr>
                <w:rFonts w:ascii="Arial" w:hAnsi="Arial" w:cs="Arial"/>
                <w:lang w:val="en-US"/>
              </w:rPr>
            </w:pPr>
            <w:r w:rsidRPr="00D14D74">
              <w:rPr>
                <w:rFonts w:ascii="Arial" w:hAnsi="Arial" w:cs="Arial"/>
                <w:lang w:val="en-US"/>
              </w:rPr>
              <w:t>MS</w:t>
            </w:r>
          </w:p>
        </w:tc>
        <w:tc>
          <w:tcPr>
            <w:tcW w:w="1318" w:type="dxa"/>
          </w:tcPr>
          <w:p w14:paraId="4D9D5516" w14:textId="77777777" w:rsidR="00A35339" w:rsidRPr="00D14D74" w:rsidRDefault="00A35339" w:rsidP="002B6235">
            <w:pPr>
              <w:pStyle w:val="ListParagraph"/>
              <w:ind w:left="0"/>
              <w:jc w:val="right"/>
              <w:rPr>
                <w:rFonts w:ascii="Arial" w:hAnsi="Arial" w:cs="Arial"/>
                <w:lang w:val="en-US"/>
              </w:rPr>
            </w:pPr>
            <w:r w:rsidRPr="00D14D74">
              <w:rPr>
                <w:rFonts w:ascii="Arial" w:hAnsi="Arial" w:cs="Arial"/>
                <w:lang w:val="en-US"/>
              </w:rPr>
              <w:t>F</w:t>
            </w:r>
          </w:p>
        </w:tc>
        <w:tc>
          <w:tcPr>
            <w:tcW w:w="1007" w:type="dxa"/>
          </w:tcPr>
          <w:p w14:paraId="27D61418" w14:textId="77777777" w:rsidR="00A35339" w:rsidRPr="00D14D74" w:rsidRDefault="00A35339" w:rsidP="002B6235">
            <w:pPr>
              <w:pStyle w:val="ListParagraph"/>
              <w:ind w:left="0"/>
              <w:jc w:val="right"/>
              <w:rPr>
                <w:rFonts w:ascii="Arial" w:hAnsi="Arial" w:cs="Arial"/>
                <w:lang w:val="en-US"/>
              </w:rPr>
            </w:pPr>
            <w:r w:rsidRPr="00D14D74">
              <w:rPr>
                <w:rFonts w:ascii="Arial" w:hAnsi="Arial" w:cs="Arial"/>
                <w:lang w:val="en-US"/>
              </w:rPr>
              <w:t>p-value</w:t>
            </w:r>
          </w:p>
        </w:tc>
      </w:tr>
      <w:tr w:rsidR="00A35339" w:rsidRPr="00D14D74" w14:paraId="14B0AA9A" w14:textId="77777777" w:rsidTr="002B6235">
        <w:trPr>
          <w:jc w:val="center"/>
        </w:trPr>
        <w:tc>
          <w:tcPr>
            <w:tcW w:w="1549" w:type="dxa"/>
          </w:tcPr>
          <w:p w14:paraId="208561C3" w14:textId="77777777" w:rsidR="00A35339" w:rsidRPr="00D14D74" w:rsidRDefault="00A35339" w:rsidP="002B6235">
            <w:pPr>
              <w:pStyle w:val="ListParagraph"/>
              <w:ind w:left="0"/>
              <w:rPr>
                <w:rFonts w:ascii="Arial" w:hAnsi="Arial" w:cs="Arial"/>
                <w:lang w:val="en-US"/>
              </w:rPr>
            </w:pPr>
            <w:r w:rsidRPr="00D14D74">
              <w:rPr>
                <w:rFonts w:ascii="Arial" w:hAnsi="Arial" w:cs="Arial"/>
                <w:lang w:val="en-US"/>
              </w:rPr>
              <w:t>Linear</w:t>
            </w:r>
          </w:p>
        </w:tc>
        <w:tc>
          <w:tcPr>
            <w:tcW w:w="1402" w:type="dxa"/>
          </w:tcPr>
          <w:p w14:paraId="380439A7" w14:textId="77777777" w:rsidR="00A35339" w:rsidRPr="00D14D74" w:rsidRDefault="00A35339" w:rsidP="002B6235">
            <w:pPr>
              <w:pStyle w:val="ListParagraph"/>
              <w:ind w:left="0"/>
              <w:rPr>
                <w:rFonts w:ascii="Arial" w:hAnsi="Arial" w:cs="Arial"/>
                <w:lang w:val="en-US"/>
              </w:rPr>
            </w:pPr>
            <w:r w:rsidRPr="00D14D74">
              <w:rPr>
                <w:rFonts w:ascii="Arial" w:hAnsi="Arial" w:cs="Arial"/>
                <w:lang w:val="en-US"/>
              </w:rPr>
              <w:t>HD</w:t>
            </w:r>
          </w:p>
        </w:tc>
        <w:tc>
          <w:tcPr>
            <w:tcW w:w="850" w:type="dxa"/>
          </w:tcPr>
          <w:p w14:paraId="15247DE8" w14:textId="77777777" w:rsidR="00A35339" w:rsidRPr="00D14D74" w:rsidRDefault="00A35339" w:rsidP="002B6235">
            <w:pPr>
              <w:pStyle w:val="ListParagraph"/>
              <w:ind w:left="0"/>
              <w:jc w:val="right"/>
              <w:rPr>
                <w:rFonts w:ascii="Arial" w:hAnsi="Arial" w:cs="Arial"/>
                <w:lang w:val="en-US"/>
              </w:rPr>
            </w:pPr>
            <w:r w:rsidRPr="00D14D74">
              <w:rPr>
                <w:rFonts w:ascii="Arial" w:hAnsi="Arial" w:cs="Arial"/>
                <w:lang w:val="en-US"/>
              </w:rPr>
              <w:t>1</w:t>
            </w:r>
          </w:p>
        </w:tc>
        <w:tc>
          <w:tcPr>
            <w:tcW w:w="1807" w:type="dxa"/>
          </w:tcPr>
          <w:p w14:paraId="33FEF6A3" w14:textId="298859DE" w:rsidR="00A35339" w:rsidRPr="00D14D74" w:rsidRDefault="00A35339" w:rsidP="002B6235">
            <w:pPr>
              <w:pStyle w:val="ListParagraph"/>
              <w:ind w:left="0"/>
              <w:jc w:val="right"/>
              <w:rPr>
                <w:rFonts w:ascii="Arial" w:hAnsi="Arial" w:cs="Arial"/>
                <w:lang w:val="en-US"/>
                <w:rPrChange w:id="6" w:author="Cari Ficken" w:date="2021-03-02T09:09:00Z">
                  <w:rPr>
                    <w:rFonts w:ascii="Arial" w:hAnsi="Arial" w:cs="Arial"/>
                    <w:lang w:val="en-US"/>
                  </w:rPr>
                </w:rPrChange>
              </w:rPr>
            </w:pPr>
            <w:del w:id="7" w:author="Cari Ficken" w:date="2021-03-02T09:00:00Z">
              <w:r w:rsidRPr="00D14D74" w:rsidDel="004A5CBE">
                <w:rPr>
                  <w:rFonts w:ascii="Arial" w:hAnsi="Arial" w:cs="Arial"/>
                  <w:lang w:val="en-US"/>
                </w:rPr>
                <w:delText>1033.2</w:delText>
              </w:r>
            </w:del>
            <w:ins w:id="8" w:author="Cari Ficken" w:date="2021-03-02T09:00:00Z">
              <w:r w:rsidR="004A5CBE" w:rsidRPr="00D14D74">
                <w:rPr>
                  <w:rFonts w:ascii="Arial" w:hAnsi="Arial" w:cs="Arial"/>
                  <w:lang w:val="en-US"/>
                  <w:rPrChange w:id="9" w:author="Cari Ficken" w:date="2021-03-02T09:09:00Z">
                    <w:rPr>
                      <w:rFonts w:ascii="Arial" w:hAnsi="Arial" w:cs="Arial"/>
                      <w:lang w:val="en-US"/>
                    </w:rPr>
                  </w:rPrChange>
                </w:rPr>
                <w:t>3254</w:t>
              </w:r>
            </w:ins>
          </w:p>
        </w:tc>
        <w:tc>
          <w:tcPr>
            <w:tcW w:w="1318" w:type="dxa"/>
          </w:tcPr>
          <w:p w14:paraId="57489E62" w14:textId="3748C864" w:rsidR="00A35339" w:rsidRPr="00D14D74" w:rsidRDefault="00A35339" w:rsidP="002B6235">
            <w:pPr>
              <w:pStyle w:val="ListParagraph"/>
              <w:ind w:left="0"/>
              <w:jc w:val="right"/>
              <w:rPr>
                <w:rFonts w:ascii="Arial" w:hAnsi="Arial" w:cs="Arial"/>
                <w:lang w:val="en-US"/>
                <w:rPrChange w:id="10" w:author="Cari Ficken" w:date="2021-03-02T09:09:00Z">
                  <w:rPr>
                    <w:rFonts w:ascii="Arial" w:hAnsi="Arial" w:cs="Arial"/>
                    <w:lang w:val="en-US"/>
                  </w:rPr>
                </w:rPrChange>
              </w:rPr>
            </w:pPr>
            <w:del w:id="11" w:author="Cari Ficken" w:date="2021-03-02T09:00:00Z">
              <w:r w:rsidRPr="00D14D74" w:rsidDel="004A5CBE">
                <w:rPr>
                  <w:rFonts w:ascii="Arial" w:hAnsi="Arial" w:cs="Arial"/>
                  <w:lang w:val="en-US"/>
                  <w:rPrChange w:id="12" w:author="Cari Ficken" w:date="2021-03-02T09:09:00Z">
                    <w:rPr>
                      <w:rFonts w:ascii="Arial" w:hAnsi="Arial" w:cs="Arial"/>
                      <w:lang w:val="en-US"/>
                    </w:rPr>
                  </w:rPrChange>
                </w:rPr>
                <w:delText>14.615.0</w:delText>
              </w:r>
            </w:del>
            <w:ins w:id="13" w:author="Cari Ficken" w:date="2021-03-02T09:00:00Z">
              <w:r w:rsidR="004A5CBE" w:rsidRPr="00D14D74">
                <w:rPr>
                  <w:rFonts w:ascii="Arial" w:hAnsi="Arial" w:cs="Arial"/>
                  <w:lang w:val="en-US"/>
                  <w:rPrChange w:id="14" w:author="Cari Ficken" w:date="2021-03-02T09:09:00Z">
                    <w:rPr>
                      <w:rFonts w:ascii="Arial" w:hAnsi="Arial" w:cs="Arial"/>
                      <w:lang w:val="en-US"/>
                    </w:rPr>
                  </w:rPrChange>
                </w:rPr>
                <w:t>14.</w:t>
              </w:r>
            </w:ins>
            <w:ins w:id="15" w:author="Cari Ficken" w:date="2021-03-02T09:05:00Z">
              <w:r w:rsidR="004A5CBE" w:rsidRPr="00D14D74">
                <w:rPr>
                  <w:rFonts w:ascii="Arial" w:hAnsi="Arial" w:cs="Arial"/>
                  <w:lang w:val="en-US"/>
                  <w:rPrChange w:id="16" w:author="Cari Ficken" w:date="2021-03-02T09:09:00Z">
                    <w:rPr>
                      <w:rFonts w:ascii="Arial" w:hAnsi="Arial" w:cs="Arial"/>
                      <w:lang w:val="en-US"/>
                    </w:rPr>
                  </w:rPrChange>
                </w:rPr>
                <w:t>4</w:t>
              </w:r>
            </w:ins>
          </w:p>
        </w:tc>
        <w:tc>
          <w:tcPr>
            <w:tcW w:w="1007" w:type="dxa"/>
          </w:tcPr>
          <w:p w14:paraId="17F10745" w14:textId="77777777" w:rsidR="00A35339" w:rsidRPr="00D14D74" w:rsidRDefault="00A35339" w:rsidP="002B6235">
            <w:pPr>
              <w:pStyle w:val="ListParagraph"/>
              <w:ind w:left="0"/>
              <w:jc w:val="right"/>
              <w:rPr>
                <w:rFonts w:ascii="Arial" w:hAnsi="Arial" w:cs="Arial"/>
                <w:lang w:val="en-US"/>
                <w:rPrChange w:id="17" w:author="Cari Ficken" w:date="2021-03-02T09:09:00Z">
                  <w:rPr>
                    <w:rFonts w:ascii="Arial" w:hAnsi="Arial" w:cs="Arial"/>
                    <w:lang w:val="en-US"/>
                  </w:rPr>
                </w:rPrChange>
              </w:rPr>
            </w:pPr>
            <w:r w:rsidRPr="00D14D74">
              <w:rPr>
                <w:rFonts w:ascii="Arial" w:hAnsi="Arial" w:cs="Arial"/>
                <w:lang w:val="en-US"/>
                <w:rPrChange w:id="18" w:author="Cari Ficken" w:date="2021-03-02T09:09:00Z">
                  <w:rPr>
                    <w:rFonts w:ascii="Arial" w:hAnsi="Arial" w:cs="Arial"/>
                    <w:lang w:val="en-US"/>
                  </w:rPr>
                </w:rPrChange>
              </w:rPr>
              <w:t>&lt;0.001</w:t>
            </w:r>
          </w:p>
        </w:tc>
      </w:tr>
      <w:tr w:rsidR="00A35339" w:rsidRPr="00D14D74" w14:paraId="77472632" w14:textId="77777777" w:rsidTr="002B6235">
        <w:trPr>
          <w:jc w:val="center"/>
        </w:trPr>
        <w:tc>
          <w:tcPr>
            <w:tcW w:w="1549" w:type="dxa"/>
          </w:tcPr>
          <w:p w14:paraId="588D82D4" w14:textId="77777777" w:rsidR="00A35339" w:rsidRPr="00D14D74" w:rsidRDefault="00A35339" w:rsidP="002B6235">
            <w:pPr>
              <w:pStyle w:val="ListParagraph"/>
              <w:ind w:left="0"/>
              <w:rPr>
                <w:rFonts w:ascii="Arial" w:hAnsi="Arial" w:cs="Arial"/>
                <w:lang w:val="en-US"/>
                <w:rPrChange w:id="19" w:author="Cari Ficken" w:date="2021-03-02T09:09:00Z">
                  <w:rPr>
                    <w:rFonts w:ascii="Arial" w:hAnsi="Arial" w:cs="Arial"/>
                    <w:lang w:val="en-US"/>
                  </w:rPr>
                </w:rPrChange>
              </w:rPr>
            </w:pPr>
          </w:p>
        </w:tc>
        <w:tc>
          <w:tcPr>
            <w:tcW w:w="1402" w:type="dxa"/>
          </w:tcPr>
          <w:p w14:paraId="47E0D149" w14:textId="77777777" w:rsidR="00A35339" w:rsidRPr="00D14D74" w:rsidRDefault="00A35339" w:rsidP="002B6235">
            <w:pPr>
              <w:pStyle w:val="ListParagraph"/>
              <w:ind w:left="0"/>
              <w:rPr>
                <w:rFonts w:ascii="Arial" w:hAnsi="Arial" w:cs="Arial"/>
                <w:lang w:val="en-US"/>
                <w:rPrChange w:id="20" w:author="Cari Ficken" w:date="2021-03-02T09:09:00Z">
                  <w:rPr>
                    <w:rFonts w:ascii="Arial" w:hAnsi="Arial" w:cs="Arial"/>
                    <w:lang w:val="en-US"/>
                  </w:rPr>
                </w:rPrChange>
              </w:rPr>
            </w:pPr>
            <w:r w:rsidRPr="00D14D74">
              <w:rPr>
                <w:rFonts w:ascii="Arial" w:hAnsi="Arial" w:cs="Arial"/>
                <w:lang w:val="en-US"/>
                <w:rPrChange w:id="21" w:author="Cari Ficken" w:date="2021-03-02T09:09:00Z">
                  <w:rPr>
                    <w:rFonts w:ascii="Arial" w:hAnsi="Arial" w:cs="Arial"/>
                    <w:lang w:val="en-US"/>
                  </w:rPr>
                </w:rPrChange>
              </w:rPr>
              <w:t>Protocol</w:t>
            </w:r>
          </w:p>
        </w:tc>
        <w:tc>
          <w:tcPr>
            <w:tcW w:w="850" w:type="dxa"/>
          </w:tcPr>
          <w:p w14:paraId="16C9C84C" w14:textId="77777777" w:rsidR="00A35339" w:rsidRPr="00D14D74" w:rsidRDefault="00A35339" w:rsidP="002B6235">
            <w:pPr>
              <w:pStyle w:val="ListParagraph"/>
              <w:ind w:left="0"/>
              <w:jc w:val="right"/>
              <w:rPr>
                <w:rFonts w:ascii="Arial" w:hAnsi="Arial" w:cs="Arial"/>
                <w:lang w:val="en-US"/>
                <w:rPrChange w:id="22" w:author="Cari Ficken" w:date="2021-03-02T09:09:00Z">
                  <w:rPr>
                    <w:rFonts w:ascii="Arial" w:hAnsi="Arial" w:cs="Arial"/>
                    <w:lang w:val="en-US"/>
                  </w:rPr>
                </w:rPrChange>
              </w:rPr>
            </w:pPr>
            <w:r w:rsidRPr="00D14D74">
              <w:rPr>
                <w:rFonts w:ascii="Arial" w:hAnsi="Arial" w:cs="Arial"/>
                <w:lang w:val="en-US"/>
                <w:rPrChange w:id="23" w:author="Cari Ficken" w:date="2021-03-02T09:09:00Z">
                  <w:rPr>
                    <w:rFonts w:ascii="Arial" w:hAnsi="Arial" w:cs="Arial"/>
                    <w:lang w:val="en-US"/>
                  </w:rPr>
                </w:rPrChange>
              </w:rPr>
              <w:t>1</w:t>
            </w:r>
          </w:p>
        </w:tc>
        <w:tc>
          <w:tcPr>
            <w:tcW w:w="1807" w:type="dxa"/>
          </w:tcPr>
          <w:p w14:paraId="5615B8DD" w14:textId="5EBC37B6"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24" w:author="Cari Ficken" w:date="2021-03-02T09:09:00Z">
                  <w:rPr>
                    <w:rFonts w:eastAsia="Times New Roman"/>
                  </w:rPr>
                </w:rPrChange>
              </w:rPr>
            </w:pPr>
            <w:del w:id="25" w:author="Cari Ficken" w:date="2021-03-02T09:01:00Z">
              <w:r w:rsidRPr="00D14D74" w:rsidDel="004A5CBE">
                <w:rPr>
                  <w:rFonts w:eastAsia="Times New Roman"/>
                  <w:bdr w:val="none" w:sz="0" w:space="0" w:color="auto" w:frame="1"/>
                  <w:rPrChange w:id="26" w:author="Cari Ficken" w:date="2021-03-02T09:09:00Z">
                    <w:rPr>
                      <w:rFonts w:eastAsia="Times New Roman"/>
                      <w:bdr w:val="none" w:sz="0" w:space="0" w:color="auto" w:frame="1"/>
                    </w:rPr>
                  </w:rPrChange>
                </w:rPr>
                <w:delText>16194.5</w:delText>
              </w:r>
            </w:del>
            <w:ins w:id="27" w:author="Cari Ficken" w:date="2021-03-02T09:01:00Z">
              <w:r w:rsidR="004A5CBE" w:rsidRPr="00D14D74">
                <w:rPr>
                  <w:rFonts w:eastAsia="Times New Roman"/>
                  <w:bdr w:val="none" w:sz="0" w:space="0" w:color="auto" w:frame="1"/>
                  <w:rPrChange w:id="28" w:author="Cari Ficken" w:date="2021-03-02T09:09:00Z">
                    <w:rPr>
                      <w:rFonts w:eastAsia="Times New Roman"/>
                      <w:bdr w:val="none" w:sz="0" w:space="0" w:color="auto" w:frame="1"/>
                    </w:rPr>
                  </w:rPrChange>
                </w:rPr>
                <w:t>52408</w:t>
              </w:r>
            </w:ins>
          </w:p>
        </w:tc>
        <w:tc>
          <w:tcPr>
            <w:tcW w:w="1318" w:type="dxa"/>
          </w:tcPr>
          <w:p w14:paraId="1A61EB67" w14:textId="196D544C" w:rsidR="00A35339" w:rsidRPr="00D14D74" w:rsidRDefault="00A35339" w:rsidP="002B6235">
            <w:pPr>
              <w:pStyle w:val="HTMLPreformatted"/>
              <w:shd w:val="clear" w:color="auto" w:fill="FFFFFF"/>
              <w:contextualSpacing/>
              <w:jc w:val="right"/>
              <w:rPr>
                <w:rFonts w:ascii="Arial" w:hAnsi="Arial" w:cs="Arial"/>
                <w:sz w:val="22"/>
                <w:szCs w:val="22"/>
                <w:rPrChange w:id="29" w:author="Cari Ficken" w:date="2021-03-02T09:09:00Z">
                  <w:rPr>
                    <w:rFonts w:ascii="Arial" w:hAnsi="Arial" w:cs="Arial"/>
                    <w:sz w:val="22"/>
                    <w:szCs w:val="22"/>
                  </w:rPr>
                </w:rPrChange>
              </w:rPr>
            </w:pPr>
            <w:del w:id="30" w:author="Cari Ficken" w:date="2021-03-02T09:01:00Z">
              <w:r w:rsidRPr="00D14D74" w:rsidDel="004A5CBE">
                <w:rPr>
                  <w:rStyle w:val="gd15mcfceub"/>
                  <w:rFonts w:ascii="Arial" w:hAnsi="Arial" w:cs="Arial"/>
                  <w:sz w:val="22"/>
                  <w:szCs w:val="22"/>
                  <w:bdr w:val="none" w:sz="0" w:space="0" w:color="auto" w:frame="1"/>
                  <w:rPrChange w:id="31" w:author="Cari Ficken" w:date="2021-03-02T09:09:00Z">
                    <w:rPr>
                      <w:rStyle w:val="gd15mcfceub"/>
                      <w:rFonts w:ascii="Arial" w:hAnsi="Arial" w:cs="Arial"/>
                      <w:sz w:val="22"/>
                      <w:szCs w:val="22"/>
                      <w:bdr w:val="none" w:sz="0" w:space="0" w:color="auto" w:frame="1"/>
                    </w:rPr>
                  </w:rPrChange>
                </w:rPr>
                <w:delText>235.5</w:delText>
              </w:r>
            </w:del>
            <w:ins w:id="32" w:author="Cari Ficken" w:date="2021-03-02T09:01:00Z">
              <w:r w:rsidR="004A5CBE" w:rsidRPr="00D14D74">
                <w:rPr>
                  <w:rStyle w:val="gd15mcfceub"/>
                  <w:rFonts w:ascii="Arial" w:hAnsi="Arial" w:cs="Arial"/>
                  <w:sz w:val="22"/>
                  <w:szCs w:val="22"/>
                  <w:bdr w:val="none" w:sz="0" w:space="0" w:color="auto" w:frame="1"/>
                  <w:rPrChange w:id="33" w:author="Cari Ficken" w:date="2021-03-02T09:09:00Z">
                    <w:rPr>
                      <w:rStyle w:val="gd15mcfceub"/>
                      <w:rFonts w:ascii="Arial" w:hAnsi="Arial" w:cs="Arial"/>
                      <w:sz w:val="22"/>
                      <w:szCs w:val="22"/>
                      <w:bdr w:val="none" w:sz="0" w:space="0" w:color="auto" w:frame="1"/>
                    </w:rPr>
                  </w:rPrChange>
                </w:rPr>
                <w:t>231.</w:t>
              </w:r>
            </w:ins>
            <w:ins w:id="34" w:author="Cari Ficken" w:date="2021-03-02T09:05:00Z">
              <w:r w:rsidR="004A5CBE" w:rsidRPr="00D14D74">
                <w:rPr>
                  <w:rStyle w:val="gd15mcfceub"/>
                  <w:rFonts w:ascii="Arial" w:hAnsi="Arial" w:cs="Arial"/>
                  <w:sz w:val="22"/>
                  <w:szCs w:val="22"/>
                  <w:bdr w:val="none" w:sz="0" w:space="0" w:color="auto" w:frame="1"/>
                  <w:rPrChange w:id="35" w:author="Cari Ficken" w:date="2021-03-02T09:09:00Z">
                    <w:rPr>
                      <w:rStyle w:val="gd15mcfceub"/>
                      <w:rFonts w:ascii="Arial" w:hAnsi="Arial" w:cs="Arial"/>
                      <w:sz w:val="22"/>
                      <w:szCs w:val="22"/>
                      <w:bdr w:val="none" w:sz="0" w:space="0" w:color="auto" w:frame="1"/>
                    </w:rPr>
                  </w:rPrChange>
                </w:rPr>
                <w:t>5</w:t>
              </w:r>
            </w:ins>
          </w:p>
        </w:tc>
        <w:tc>
          <w:tcPr>
            <w:tcW w:w="1007" w:type="dxa"/>
          </w:tcPr>
          <w:p w14:paraId="39907E39" w14:textId="77777777" w:rsidR="00A35339" w:rsidRPr="00D14D74" w:rsidRDefault="00A35339" w:rsidP="002B6235">
            <w:pPr>
              <w:pStyle w:val="ListParagraph"/>
              <w:ind w:left="0"/>
              <w:jc w:val="right"/>
              <w:rPr>
                <w:rFonts w:ascii="Arial" w:hAnsi="Arial" w:cs="Arial"/>
                <w:lang w:val="en-US"/>
                <w:rPrChange w:id="36" w:author="Cari Ficken" w:date="2021-03-02T09:09:00Z">
                  <w:rPr>
                    <w:rFonts w:ascii="Arial" w:hAnsi="Arial" w:cs="Arial"/>
                    <w:lang w:val="en-US"/>
                  </w:rPr>
                </w:rPrChange>
              </w:rPr>
            </w:pPr>
            <w:r w:rsidRPr="00D14D74">
              <w:rPr>
                <w:rFonts w:ascii="Arial" w:hAnsi="Arial" w:cs="Arial"/>
                <w:lang w:val="en-US"/>
                <w:rPrChange w:id="37" w:author="Cari Ficken" w:date="2021-03-02T09:09:00Z">
                  <w:rPr>
                    <w:rFonts w:ascii="Arial" w:hAnsi="Arial" w:cs="Arial"/>
                    <w:lang w:val="en-US"/>
                  </w:rPr>
                </w:rPrChange>
              </w:rPr>
              <w:t>&lt;0.001</w:t>
            </w:r>
          </w:p>
        </w:tc>
      </w:tr>
      <w:tr w:rsidR="00A35339" w:rsidRPr="00D14D74" w14:paraId="4FFB88B8" w14:textId="77777777" w:rsidTr="002B6235">
        <w:trPr>
          <w:jc w:val="center"/>
        </w:trPr>
        <w:tc>
          <w:tcPr>
            <w:tcW w:w="1549" w:type="dxa"/>
          </w:tcPr>
          <w:p w14:paraId="7F915607" w14:textId="77777777" w:rsidR="00A35339" w:rsidRPr="00D14D74" w:rsidRDefault="00A35339" w:rsidP="002B6235">
            <w:pPr>
              <w:pStyle w:val="ListParagraph"/>
              <w:ind w:left="0"/>
              <w:rPr>
                <w:rFonts w:ascii="Arial" w:hAnsi="Arial" w:cs="Arial"/>
                <w:vertAlign w:val="superscript"/>
                <w:lang w:val="en-US"/>
                <w:rPrChange w:id="38" w:author="Cari Ficken" w:date="2021-03-02T09:09:00Z">
                  <w:rPr>
                    <w:rFonts w:ascii="Arial" w:hAnsi="Arial" w:cs="Arial"/>
                    <w:vertAlign w:val="superscript"/>
                    <w:lang w:val="en-US"/>
                  </w:rPr>
                </w:rPrChange>
              </w:rPr>
            </w:pPr>
            <w:r w:rsidRPr="00D14D74">
              <w:rPr>
                <w:rFonts w:ascii="Arial" w:hAnsi="Arial" w:cs="Arial"/>
                <w:lang w:val="en-US"/>
                <w:rPrChange w:id="39" w:author="Cari Ficken" w:date="2021-03-02T09:09:00Z">
                  <w:rPr>
                    <w:rFonts w:ascii="Arial" w:hAnsi="Arial" w:cs="Arial"/>
                    <w:lang w:val="en-US"/>
                  </w:rPr>
                </w:rPrChange>
              </w:rPr>
              <w:t>Polynomial</w:t>
            </w:r>
          </w:p>
        </w:tc>
        <w:tc>
          <w:tcPr>
            <w:tcW w:w="1402" w:type="dxa"/>
          </w:tcPr>
          <w:p w14:paraId="059E5324" w14:textId="77777777" w:rsidR="00A35339" w:rsidRPr="00D14D74" w:rsidRDefault="00A35339" w:rsidP="002B6235">
            <w:pPr>
              <w:pStyle w:val="ListParagraph"/>
              <w:ind w:left="0"/>
              <w:rPr>
                <w:rFonts w:ascii="Arial" w:hAnsi="Arial" w:cs="Arial"/>
                <w:lang w:val="en-US"/>
                <w:rPrChange w:id="40" w:author="Cari Ficken" w:date="2021-03-02T09:09:00Z">
                  <w:rPr>
                    <w:rFonts w:ascii="Arial" w:hAnsi="Arial" w:cs="Arial"/>
                    <w:lang w:val="en-US"/>
                  </w:rPr>
                </w:rPrChange>
              </w:rPr>
            </w:pPr>
            <w:r w:rsidRPr="00D14D74">
              <w:rPr>
                <w:rFonts w:ascii="Arial" w:hAnsi="Arial" w:cs="Arial"/>
                <w:lang w:val="en-US"/>
                <w:rPrChange w:id="41" w:author="Cari Ficken" w:date="2021-03-02T09:09:00Z">
                  <w:rPr>
                    <w:rFonts w:ascii="Arial" w:hAnsi="Arial" w:cs="Arial"/>
                    <w:lang w:val="en-US"/>
                  </w:rPr>
                </w:rPrChange>
              </w:rPr>
              <w:t>HD</w:t>
            </w:r>
            <w:r w:rsidRPr="00D14D74">
              <w:rPr>
                <w:rFonts w:ascii="Arial" w:hAnsi="Arial" w:cs="Arial"/>
                <w:vertAlign w:val="superscript"/>
                <w:lang w:val="en-US"/>
                <w:rPrChange w:id="42" w:author="Cari Ficken" w:date="2021-03-02T09:09:00Z">
                  <w:rPr>
                    <w:rFonts w:ascii="Arial" w:hAnsi="Arial" w:cs="Arial"/>
                    <w:vertAlign w:val="superscript"/>
                    <w:lang w:val="en-US"/>
                  </w:rPr>
                </w:rPrChange>
              </w:rPr>
              <w:t>2</w:t>
            </w:r>
          </w:p>
        </w:tc>
        <w:tc>
          <w:tcPr>
            <w:tcW w:w="850" w:type="dxa"/>
          </w:tcPr>
          <w:p w14:paraId="25E844A7" w14:textId="77777777" w:rsidR="00A35339" w:rsidRPr="00D14D74" w:rsidRDefault="00A35339" w:rsidP="002B6235">
            <w:pPr>
              <w:pStyle w:val="ListParagraph"/>
              <w:ind w:left="0"/>
              <w:jc w:val="right"/>
              <w:rPr>
                <w:rFonts w:ascii="Arial" w:hAnsi="Arial" w:cs="Arial"/>
                <w:lang w:val="en-US"/>
                <w:rPrChange w:id="43" w:author="Cari Ficken" w:date="2021-03-02T09:09:00Z">
                  <w:rPr>
                    <w:rFonts w:ascii="Arial" w:hAnsi="Arial" w:cs="Arial"/>
                    <w:lang w:val="en-US"/>
                  </w:rPr>
                </w:rPrChange>
              </w:rPr>
            </w:pPr>
            <w:r w:rsidRPr="00D14D74">
              <w:rPr>
                <w:rFonts w:ascii="Arial" w:hAnsi="Arial" w:cs="Arial"/>
                <w:lang w:val="en-US"/>
                <w:rPrChange w:id="44" w:author="Cari Ficken" w:date="2021-03-02T09:09:00Z">
                  <w:rPr>
                    <w:rFonts w:ascii="Arial" w:hAnsi="Arial" w:cs="Arial"/>
                    <w:lang w:val="en-US"/>
                  </w:rPr>
                </w:rPrChange>
              </w:rPr>
              <w:t>2</w:t>
            </w:r>
          </w:p>
        </w:tc>
        <w:tc>
          <w:tcPr>
            <w:tcW w:w="1807" w:type="dxa"/>
          </w:tcPr>
          <w:p w14:paraId="5A9E7376" w14:textId="10C3C2CB" w:rsidR="00A35339" w:rsidRPr="00D14D74" w:rsidRDefault="00A35339" w:rsidP="002B6235">
            <w:pPr>
              <w:pStyle w:val="ListParagraph"/>
              <w:ind w:left="0"/>
              <w:jc w:val="right"/>
              <w:rPr>
                <w:rFonts w:ascii="Arial" w:hAnsi="Arial" w:cs="Arial"/>
                <w:lang w:val="en-US"/>
                <w:rPrChange w:id="45" w:author="Cari Ficken" w:date="2021-03-02T09:09:00Z">
                  <w:rPr>
                    <w:rFonts w:ascii="Arial" w:hAnsi="Arial" w:cs="Arial"/>
                    <w:lang w:val="en-US"/>
                  </w:rPr>
                </w:rPrChange>
              </w:rPr>
            </w:pPr>
            <w:del w:id="46" w:author="Cari Ficken" w:date="2021-03-02T09:02:00Z">
              <w:r w:rsidRPr="00D14D74" w:rsidDel="004A5CBE">
                <w:rPr>
                  <w:rFonts w:ascii="Arial" w:hAnsi="Arial" w:cs="Arial"/>
                  <w:lang w:val="en-US"/>
                  <w:rPrChange w:id="47" w:author="Cari Ficken" w:date="2021-03-02T09:09:00Z">
                    <w:rPr>
                      <w:rFonts w:ascii="Arial" w:hAnsi="Arial" w:cs="Arial"/>
                      <w:lang w:val="en-US"/>
                    </w:rPr>
                  </w:rPrChange>
                </w:rPr>
                <w:delText>4352.4</w:delText>
              </w:r>
            </w:del>
            <w:ins w:id="48" w:author="Cari Ficken" w:date="2021-03-02T09:02:00Z">
              <w:r w:rsidR="004A5CBE" w:rsidRPr="00D14D74">
                <w:rPr>
                  <w:rFonts w:ascii="Arial" w:hAnsi="Arial" w:cs="Arial"/>
                  <w:lang w:val="en-US"/>
                  <w:rPrChange w:id="49" w:author="Cari Ficken" w:date="2021-03-02T09:09:00Z">
                    <w:rPr>
                      <w:rFonts w:ascii="Arial" w:hAnsi="Arial" w:cs="Arial"/>
                      <w:lang w:val="en-US"/>
                    </w:rPr>
                  </w:rPrChange>
                </w:rPr>
                <w:t>11616</w:t>
              </w:r>
            </w:ins>
          </w:p>
        </w:tc>
        <w:tc>
          <w:tcPr>
            <w:tcW w:w="1318" w:type="dxa"/>
          </w:tcPr>
          <w:p w14:paraId="0BC069EF" w14:textId="3E46CB98" w:rsidR="00A35339" w:rsidRPr="00D14D74" w:rsidRDefault="00A35339" w:rsidP="002B6235">
            <w:pPr>
              <w:pStyle w:val="ListParagraph"/>
              <w:ind w:left="0"/>
              <w:jc w:val="right"/>
              <w:rPr>
                <w:rFonts w:ascii="Arial" w:hAnsi="Arial" w:cs="Arial"/>
                <w:lang w:val="en-US"/>
                <w:rPrChange w:id="50" w:author="Cari Ficken" w:date="2021-03-02T09:09:00Z">
                  <w:rPr>
                    <w:rFonts w:ascii="Arial" w:hAnsi="Arial" w:cs="Arial"/>
                    <w:lang w:val="en-US"/>
                  </w:rPr>
                </w:rPrChange>
              </w:rPr>
            </w:pPr>
            <w:del w:id="51" w:author="Cari Ficken" w:date="2021-03-02T09:02:00Z">
              <w:r w:rsidRPr="00D14D74" w:rsidDel="004A5CBE">
                <w:rPr>
                  <w:rFonts w:ascii="Arial" w:hAnsi="Arial" w:cs="Arial"/>
                  <w:lang w:val="en-US"/>
                  <w:rPrChange w:id="52" w:author="Cari Ficken" w:date="2021-03-02T09:09:00Z">
                    <w:rPr>
                      <w:rFonts w:ascii="Arial" w:hAnsi="Arial" w:cs="Arial"/>
                      <w:lang w:val="en-US"/>
                    </w:rPr>
                  </w:rPrChange>
                </w:rPr>
                <w:delText>61.3</w:delText>
              </w:r>
            </w:del>
            <w:ins w:id="53" w:author="Cari Ficken" w:date="2021-03-02T09:02:00Z">
              <w:r w:rsidR="004A5CBE" w:rsidRPr="00D14D74">
                <w:rPr>
                  <w:rFonts w:ascii="Arial" w:hAnsi="Arial" w:cs="Arial"/>
                  <w:lang w:val="en-US"/>
                  <w:rPrChange w:id="54" w:author="Cari Ficken" w:date="2021-03-02T09:09:00Z">
                    <w:rPr>
                      <w:rFonts w:ascii="Arial" w:hAnsi="Arial" w:cs="Arial"/>
                      <w:lang w:val="en-US"/>
                    </w:rPr>
                  </w:rPrChange>
                </w:rPr>
                <w:t>54.</w:t>
              </w:r>
            </w:ins>
            <w:ins w:id="55" w:author="Cari Ficken" w:date="2021-03-02T09:05:00Z">
              <w:r w:rsidR="004A5CBE" w:rsidRPr="00D14D74">
                <w:rPr>
                  <w:rFonts w:ascii="Arial" w:hAnsi="Arial" w:cs="Arial"/>
                  <w:lang w:val="en-US"/>
                  <w:rPrChange w:id="56" w:author="Cari Ficken" w:date="2021-03-02T09:09:00Z">
                    <w:rPr>
                      <w:rFonts w:ascii="Arial" w:hAnsi="Arial" w:cs="Arial"/>
                      <w:lang w:val="en-US"/>
                    </w:rPr>
                  </w:rPrChange>
                </w:rPr>
                <w:t>3</w:t>
              </w:r>
            </w:ins>
          </w:p>
        </w:tc>
        <w:tc>
          <w:tcPr>
            <w:tcW w:w="1007" w:type="dxa"/>
          </w:tcPr>
          <w:p w14:paraId="6FACB729" w14:textId="77777777" w:rsidR="00A35339" w:rsidRPr="00D14D74" w:rsidRDefault="00A35339" w:rsidP="002B6235">
            <w:pPr>
              <w:pStyle w:val="ListParagraph"/>
              <w:ind w:left="0"/>
              <w:jc w:val="right"/>
              <w:rPr>
                <w:rFonts w:ascii="Arial" w:hAnsi="Arial" w:cs="Arial"/>
                <w:lang w:val="en-US"/>
                <w:rPrChange w:id="57" w:author="Cari Ficken" w:date="2021-03-02T09:09:00Z">
                  <w:rPr>
                    <w:rFonts w:ascii="Arial" w:hAnsi="Arial" w:cs="Arial"/>
                    <w:lang w:val="en-US"/>
                  </w:rPr>
                </w:rPrChange>
              </w:rPr>
            </w:pPr>
            <w:r w:rsidRPr="00D14D74">
              <w:rPr>
                <w:rFonts w:ascii="Arial" w:hAnsi="Arial" w:cs="Arial"/>
                <w:lang w:val="en-US"/>
                <w:rPrChange w:id="58" w:author="Cari Ficken" w:date="2021-03-02T09:09:00Z">
                  <w:rPr>
                    <w:rFonts w:ascii="Arial" w:hAnsi="Arial" w:cs="Arial"/>
                    <w:lang w:val="en-US"/>
                  </w:rPr>
                </w:rPrChange>
              </w:rPr>
              <w:t>&lt;0.001</w:t>
            </w:r>
          </w:p>
        </w:tc>
      </w:tr>
      <w:tr w:rsidR="00A35339" w:rsidRPr="00D14D74" w14:paraId="2E04110B" w14:textId="77777777" w:rsidTr="002B6235">
        <w:trPr>
          <w:jc w:val="center"/>
        </w:trPr>
        <w:tc>
          <w:tcPr>
            <w:tcW w:w="1549" w:type="dxa"/>
          </w:tcPr>
          <w:p w14:paraId="7FB8D92D" w14:textId="77777777" w:rsidR="00A35339" w:rsidRPr="00D14D74" w:rsidRDefault="00A35339" w:rsidP="002B6235">
            <w:pPr>
              <w:pStyle w:val="ListParagraph"/>
              <w:ind w:left="0"/>
              <w:rPr>
                <w:rFonts w:ascii="Arial" w:hAnsi="Arial" w:cs="Arial"/>
                <w:lang w:val="en-US"/>
                <w:rPrChange w:id="59" w:author="Cari Ficken" w:date="2021-03-02T09:09:00Z">
                  <w:rPr>
                    <w:rFonts w:ascii="Arial" w:hAnsi="Arial" w:cs="Arial"/>
                    <w:lang w:val="en-US"/>
                  </w:rPr>
                </w:rPrChange>
              </w:rPr>
            </w:pPr>
          </w:p>
        </w:tc>
        <w:tc>
          <w:tcPr>
            <w:tcW w:w="1402" w:type="dxa"/>
          </w:tcPr>
          <w:p w14:paraId="7170877C" w14:textId="77777777" w:rsidR="00A35339" w:rsidRPr="00D14D74" w:rsidRDefault="00A35339" w:rsidP="002B6235">
            <w:pPr>
              <w:pStyle w:val="ListParagraph"/>
              <w:ind w:left="0"/>
              <w:rPr>
                <w:rFonts w:ascii="Arial" w:hAnsi="Arial" w:cs="Arial"/>
                <w:lang w:val="en-US"/>
                <w:rPrChange w:id="60" w:author="Cari Ficken" w:date="2021-03-02T09:09:00Z">
                  <w:rPr>
                    <w:rFonts w:ascii="Arial" w:hAnsi="Arial" w:cs="Arial"/>
                    <w:lang w:val="en-US"/>
                  </w:rPr>
                </w:rPrChange>
              </w:rPr>
            </w:pPr>
            <w:r w:rsidRPr="00D14D74">
              <w:rPr>
                <w:rFonts w:ascii="Arial" w:hAnsi="Arial" w:cs="Arial"/>
                <w:lang w:val="en-US"/>
                <w:rPrChange w:id="61" w:author="Cari Ficken" w:date="2021-03-02T09:09:00Z">
                  <w:rPr>
                    <w:rFonts w:ascii="Arial" w:hAnsi="Arial" w:cs="Arial"/>
                    <w:lang w:val="en-US"/>
                  </w:rPr>
                </w:rPrChange>
              </w:rPr>
              <w:t>Protocol</w:t>
            </w:r>
          </w:p>
        </w:tc>
        <w:tc>
          <w:tcPr>
            <w:tcW w:w="850" w:type="dxa"/>
          </w:tcPr>
          <w:p w14:paraId="050A8EDF" w14:textId="77777777" w:rsidR="00A35339" w:rsidRPr="00D14D74" w:rsidRDefault="00A35339" w:rsidP="002B6235">
            <w:pPr>
              <w:pStyle w:val="ListParagraph"/>
              <w:ind w:left="0"/>
              <w:jc w:val="right"/>
              <w:rPr>
                <w:rFonts w:ascii="Arial" w:hAnsi="Arial" w:cs="Arial"/>
                <w:lang w:val="en-US"/>
                <w:rPrChange w:id="62" w:author="Cari Ficken" w:date="2021-03-02T09:09:00Z">
                  <w:rPr>
                    <w:rFonts w:ascii="Arial" w:hAnsi="Arial" w:cs="Arial"/>
                    <w:lang w:val="en-US"/>
                  </w:rPr>
                </w:rPrChange>
              </w:rPr>
            </w:pPr>
            <w:r w:rsidRPr="00D14D74">
              <w:rPr>
                <w:rFonts w:ascii="Arial" w:hAnsi="Arial" w:cs="Arial"/>
                <w:lang w:val="en-US"/>
                <w:rPrChange w:id="63" w:author="Cari Ficken" w:date="2021-03-02T09:09:00Z">
                  <w:rPr>
                    <w:rFonts w:ascii="Arial" w:hAnsi="Arial" w:cs="Arial"/>
                    <w:lang w:val="en-US"/>
                  </w:rPr>
                </w:rPrChange>
              </w:rPr>
              <w:t>1</w:t>
            </w:r>
          </w:p>
        </w:tc>
        <w:tc>
          <w:tcPr>
            <w:tcW w:w="1807" w:type="dxa"/>
          </w:tcPr>
          <w:p w14:paraId="0117A701" w14:textId="03050097"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64" w:author="Cari Ficken" w:date="2021-03-02T09:09:00Z">
                  <w:rPr>
                    <w:rFonts w:eastAsia="Times New Roman"/>
                  </w:rPr>
                </w:rPrChange>
              </w:rPr>
            </w:pPr>
            <w:del w:id="65" w:author="Cari Ficken" w:date="2021-03-02T09:02:00Z">
              <w:r w:rsidRPr="00D14D74" w:rsidDel="004A5CBE">
                <w:rPr>
                  <w:rFonts w:eastAsia="Times New Roman"/>
                  <w:rPrChange w:id="66" w:author="Cari Ficken" w:date="2021-03-02T09:09:00Z">
                    <w:rPr>
                      <w:rFonts w:eastAsia="Times New Roman"/>
                    </w:rPr>
                  </w:rPrChange>
                </w:rPr>
                <w:delText>20057.8</w:delText>
              </w:r>
            </w:del>
            <w:ins w:id="67" w:author="Cari Ficken" w:date="2021-03-02T09:02:00Z">
              <w:r w:rsidR="004A5CBE" w:rsidRPr="00D14D74">
                <w:rPr>
                  <w:rFonts w:eastAsia="Times New Roman"/>
                  <w:rPrChange w:id="68" w:author="Cari Ficken" w:date="2021-03-02T09:09:00Z">
                    <w:rPr>
                      <w:rFonts w:eastAsia="Times New Roman"/>
                    </w:rPr>
                  </w:rPrChange>
                </w:rPr>
                <w:t>57982</w:t>
              </w:r>
            </w:ins>
          </w:p>
        </w:tc>
        <w:tc>
          <w:tcPr>
            <w:tcW w:w="1318" w:type="dxa"/>
          </w:tcPr>
          <w:p w14:paraId="036E885D" w14:textId="539E031F" w:rsidR="00A35339" w:rsidRPr="00D14D74" w:rsidRDefault="00A35339" w:rsidP="002B6235">
            <w:pPr>
              <w:pStyle w:val="HTMLPreformatted"/>
              <w:shd w:val="clear" w:color="auto" w:fill="FFFFFF"/>
              <w:contextualSpacing/>
              <w:jc w:val="right"/>
              <w:rPr>
                <w:rFonts w:ascii="Arial" w:hAnsi="Arial" w:cs="Arial"/>
                <w:sz w:val="22"/>
                <w:szCs w:val="22"/>
                <w:rPrChange w:id="69" w:author="Cari Ficken" w:date="2021-03-02T09:09:00Z">
                  <w:rPr>
                    <w:rFonts w:ascii="Arial" w:hAnsi="Arial" w:cs="Arial"/>
                    <w:sz w:val="22"/>
                    <w:szCs w:val="22"/>
                  </w:rPr>
                </w:rPrChange>
              </w:rPr>
            </w:pPr>
            <w:del w:id="70" w:author="Cari Ficken" w:date="2021-03-02T09:02:00Z">
              <w:r w:rsidRPr="00D14D74" w:rsidDel="004A5CBE">
                <w:rPr>
                  <w:rFonts w:ascii="Arial" w:hAnsi="Arial" w:cs="Arial"/>
                  <w:sz w:val="22"/>
                  <w:szCs w:val="22"/>
                  <w:rPrChange w:id="71" w:author="Cari Ficken" w:date="2021-03-02T09:09:00Z">
                    <w:rPr>
                      <w:rFonts w:ascii="Arial" w:hAnsi="Arial" w:cs="Arial"/>
                      <w:sz w:val="22"/>
                      <w:szCs w:val="22"/>
                    </w:rPr>
                  </w:rPrChange>
                </w:rPr>
                <w:delText>282.5</w:delText>
              </w:r>
            </w:del>
            <w:ins w:id="72" w:author="Cari Ficken" w:date="2021-03-02T09:02:00Z">
              <w:r w:rsidR="004A5CBE" w:rsidRPr="00D14D74">
                <w:rPr>
                  <w:rFonts w:ascii="Arial" w:hAnsi="Arial" w:cs="Arial"/>
                  <w:sz w:val="22"/>
                  <w:szCs w:val="22"/>
                  <w:rPrChange w:id="73" w:author="Cari Ficken" w:date="2021-03-02T09:09:00Z">
                    <w:rPr>
                      <w:rFonts w:ascii="Arial" w:hAnsi="Arial" w:cs="Arial"/>
                      <w:sz w:val="22"/>
                      <w:szCs w:val="22"/>
                    </w:rPr>
                  </w:rPrChange>
                </w:rPr>
                <w:t>27</w:t>
              </w:r>
            </w:ins>
            <w:ins w:id="74" w:author="Cari Ficken" w:date="2021-03-02T09:03:00Z">
              <w:r w:rsidR="004A5CBE" w:rsidRPr="00D14D74">
                <w:rPr>
                  <w:rFonts w:ascii="Arial" w:hAnsi="Arial" w:cs="Arial"/>
                  <w:sz w:val="22"/>
                  <w:szCs w:val="22"/>
                  <w:rPrChange w:id="75" w:author="Cari Ficken" w:date="2021-03-02T09:09:00Z">
                    <w:rPr>
                      <w:rFonts w:ascii="Arial" w:hAnsi="Arial" w:cs="Arial"/>
                      <w:sz w:val="22"/>
                      <w:szCs w:val="22"/>
                    </w:rPr>
                  </w:rPrChange>
                </w:rPr>
                <w:t>1.0</w:t>
              </w:r>
            </w:ins>
          </w:p>
        </w:tc>
        <w:tc>
          <w:tcPr>
            <w:tcW w:w="1007" w:type="dxa"/>
          </w:tcPr>
          <w:p w14:paraId="427217B3" w14:textId="77777777" w:rsidR="00A35339" w:rsidRPr="00D14D74" w:rsidRDefault="00A35339" w:rsidP="002B6235">
            <w:pPr>
              <w:pStyle w:val="ListParagraph"/>
              <w:ind w:left="0"/>
              <w:jc w:val="right"/>
              <w:rPr>
                <w:rFonts w:ascii="Arial" w:hAnsi="Arial" w:cs="Arial"/>
                <w:lang w:val="en-US"/>
                <w:rPrChange w:id="76" w:author="Cari Ficken" w:date="2021-03-02T09:09:00Z">
                  <w:rPr>
                    <w:rFonts w:ascii="Arial" w:hAnsi="Arial" w:cs="Arial"/>
                    <w:lang w:val="en-US"/>
                  </w:rPr>
                </w:rPrChange>
              </w:rPr>
            </w:pPr>
            <w:r w:rsidRPr="00D14D74">
              <w:rPr>
                <w:rFonts w:ascii="Arial" w:hAnsi="Arial" w:cs="Arial"/>
                <w:lang w:val="en-US"/>
                <w:rPrChange w:id="77" w:author="Cari Ficken" w:date="2021-03-02T09:09:00Z">
                  <w:rPr>
                    <w:rFonts w:ascii="Arial" w:hAnsi="Arial" w:cs="Arial"/>
                    <w:lang w:val="en-US"/>
                  </w:rPr>
                </w:rPrChange>
              </w:rPr>
              <w:t>&lt;0.001</w:t>
            </w:r>
          </w:p>
        </w:tc>
      </w:tr>
      <w:tr w:rsidR="00A35339" w:rsidRPr="00D14D74" w14:paraId="107814F1" w14:textId="77777777" w:rsidTr="002B6235">
        <w:trPr>
          <w:jc w:val="center"/>
        </w:trPr>
        <w:tc>
          <w:tcPr>
            <w:tcW w:w="1549" w:type="dxa"/>
          </w:tcPr>
          <w:p w14:paraId="6D0E9382" w14:textId="77777777" w:rsidR="00A35339" w:rsidRPr="00D14D74" w:rsidRDefault="00A35339" w:rsidP="002B6235">
            <w:pPr>
              <w:pStyle w:val="ListParagraph"/>
              <w:ind w:left="0"/>
              <w:rPr>
                <w:rFonts w:ascii="Arial" w:hAnsi="Arial" w:cs="Arial"/>
                <w:vertAlign w:val="superscript"/>
                <w:lang w:val="en-US"/>
                <w:rPrChange w:id="78" w:author="Cari Ficken" w:date="2021-03-02T09:09:00Z">
                  <w:rPr>
                    <w:rFonts w:ascii="Arial" w:hAnsi="Arial" w:cs="Arial"/>
                    <w:vertAlign w:val="superscript"/>
                    <w:lang w:val="en-US"/>
                  </w:rPr>
                </w:rPrChange>
              </w:rPr>
            </w:pPr>
            <w:r w:rsidRPr="00D14D74">
              <w:rPr>
                <w:rFonts w:ascii="Arial" w:hAnsi="Arial" w:cs="Arial"/>
                <w:lang w:val="en-US"/>
                <w:rPrChange w:id="79" w:author="Cari Ficken" w:date="2021-03-02T09:09:00Z">
                  <w:rPr>
                    <w:rFonts w:ascii="Arial" w:hAnsi="Arial" w:cs="Arial"/>
                    <w:lang w:val="en-US"/>
                  </w:rPr>
                </w:rPrChange>
              </w:rPr>
              <w:t>Polynomial x Nonnatives</w:t>
            </w:r>
          </w:p>
        </w:tc>
        <w:tc>
          <w:tcPr>
            <w:tcW w:w="1402" w:type="dxa"/>
          </w:tcPr>
          <w:p w14:paraId="633DCB20" w14:textId="77777777" w:rsidR="00A35339" w:rsidRPr="00D14D74" w:rsidRDefault="00A35339" w:rsidP="002B6235">
            <w:pPr>
              <w:pStyle w:val="ListParagraph"/>
              <w:ind w:left="0"/>
              <w:rPr>
                <w:rFonts w:ascii="Arial" w:hAnsi="Arial" w:cs="Arial"/>
                <w:lang w:val="en-US"/>
                <w:rPrChange w:id="80" w:author="Cari Ficken" w:date="2021-03-02T09:09:00Z">
                  <w:rPr>
                    <w:rFonts w:ascii="Arial" w:hAnsi="Arial" w:cs="Arial"/>
                    <w:lang w:val="en-US"/>
                  </w:rPr>
                </w:rPrChange>
              </w:rPr>
            </w:pPr>
            <w:r w:rsidRPr="00D14D74">
              <w:rPr>
                <w:rFonts w:ascii="Arial" w:hAnsi="Arial" w:cs="Arial"/>
                <w:lang w:val="en-US"/>
                <w:rPrChange w:id="81" w:author="Cari Ficken" w:date="2021-03-02T09:09:00Z">
                  <w:rPr>
                    <w:rFonts w:ascii="Arial" w:hAnsi="Arial" w:cs="Arial"/>
                    <w:lang w:val="en-US"/>
                  </w:rPr>
                </w:rPrChange>
              </w:rPr>
              <w:t>HD</w:t>
            </w:r>
            <w:r w:rsidRPr="00D14D74">
              <w:rPr>
                <w:rFonts w:ascii="Arial" w:hAnsi="Arial" w:cs="Arial"/>
                <w:vertAlign w:val="superscript"/>
                <w:lang w:val="en-US"/>
                <w:rPrChange w:id="82" w:author="Cari Ficken" w:date="2021-03-02T09:09:00Z">
                  <w:rPr>
                    <w:rFonts w:ascii="Arial" w:hAnsi="Arial" w:cs="Arial"/>
                    <w:vertAlign w:val="superscript"/>
                    <w:lang w:val="en-US"/>
                  </w:rPr>
                </w:rPrChange>
              </w:rPr>
              <w:t>2</w:t>
            </w:r>
          </w:p>
        </w:tc>
        <w:tc>
          <w:tcPr>
            <w:tcW w:w="850" w:type="dxa"/>
          </w:tcPr>
          <w:p w14:paraId="54A66FDA" w14:textId="77777777" w:rsidR="00A35339" w:rsidRPr="00D14D74" w:rsidRDefault="00A35339" w:rsidP="002B6235">
            <w:pPr>
              <w:pStyle w:val="ListParagraph"/>
              <w:ind w:left="0"/>
              <w:jc w:val="right"/>
              <w:rPr>
                <w:rFonts w:ascii="Arial" w:hAnsi="Arial" w:cs="Arial"/>
                <w:lang w:val="en-US"/>
                <w:rPrChange w:id="83" w:author="Cari Ficken" w:date="2021-03-02T09:09:00Z">
                  <w:rPr>
                    <w:rFonts w:ascii="Arial" w:hAnsi="Arial" w:cs="Arial"/>
                    <w:lang w:val="en-US"/>
                  </w:rPr>
                </w:rPrChange>
              </w:rPr>
            </w:pPr>
            <w:r w:rsidRPr="00D14D74">
              <w:rPr>
                <w:rFonts w:ascii="Arial" w:hAnsi="Arial" w:cs="Arial"/>
                <w:lang w:val="en-US"/>
                <w:rPrChange w:id="84" w:author="Cari Ficken" w:date="2021-03-02T09:09:00Z">
                  <w:rPr>
                    <w:rFonts w:ascii="Arial" w:hAnsi="Arial" w:cs="Arial"/>
                    <w:lang w:val="en-US"/>
                  </w:rPr>
                </w:rPrChange>
              </w:rPr>
              <w:t>2</w:t>
            </w:r>
          </w:p>
        </w:tc>
        <w:tc>
          <w:tcPr>
            <w:tcW w:w="1807" w:type="dxa"/>
          </w:tcPr>
          <w:p w14:paraId="101DE73F" w14:textId="06E42603"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85" w:author="Cari Ficken" w:date="2021-03-02T09:09:00Z">
                  <w:rPr>
                    <w:rFonts w:eastAsia="Times New Roman"/>
                  </w:rPr>
                </w:rPrChange>
              </w:rPr>
            </w:pPr>
            <w:del w:id="86" w:author="Cari Ficken" w:date="2021-03-02T09:08:00Z">
              <w:r w:rsidRPr="00D14D74" w:rsidDel="00D14D74">
                <w:rPr>
                  <w:rFonts w:eastAsia="Times New Roman"/>
                  <w:rPrChange w:id="87" w:author="Cari Ficken" w:date="2021-03-02T09:09:00Z">
                    <w:rPr>
                      <w:rFonts w:eastAsia="Times New Roman"/>
                    </w:rPr>
                  </w:rPrChange>
                </w:rPr>
                <w:delText>1949.0</w:delText>
              </w:r>
            </w:del>
            <w:ins w:id="88" w:author="Cari Ficken" w:date="2021-03-02T09:08:00Z">
              <w:r w:rsidR="00D14D74" w:rsidRPr="00D14D74">
                <w:rPr>
                  <w:rFonts w:eastAsia="Times New Roman"/>
                  <w:rPrChange w:id="89" w:author="Cari Ficken" w:date="2021-03-02T09:09:00Z">
                    <w:rPr>
                      <w:rFonts w:eastAsia="Times New Roman"/>
                    </w:rPr>
                  </w:rPrChange>
                </w:rPr>
                <w:t>4741</w:t>
              </w:r>
            </w:ins>
          </w:p>
        </w:tc>
        <w:tc>
          <w:tcPr>
            <w:tcW w:w="1318" w:type="dxa"/>
          </w:tcPr>
          <w:p w14:paraId="663D28B0" w14:textId="50BC4E24" w:rsidR="00A35339" w:rsidRPr="00D14D74" w:rsidRDefault="00A35339" w:rsidP="002B6235">
            <w:pPr>
              <w:pStyle w:val="HTMLPreformatted"/>
              <w:shd w:val="clear" w:color="auto" w:fill="FFFFFF"/>
              <w:contextualSpacing/>
              <w:jc w:val="right"/>
              <w:rPr>
                <w:rFonts w:ascii="Arial" w:hAnsi="Arial" w:cs="Arial"/>
                <w:sz w:val="22"/>
                <w:szCs w:val="22"/>
              </w:rPr>
            </w:pPr>
            <w:del w:id="90" w:author="Cari Ficken" w:date="2021-03-02T09:09:00Z">
              <w:r w:rsidRPr="00D14D74" w:rsidDel="00D14D74">
                <w:rPr>
                  <w:rFonts w:ascii="Arial" w:hAnsi="Arial" w:cs="Arial"/>
                  <w:sz w:val="22"/>
                  <w:szCs w:val="22"/>
                  <w:rPrChange w:id="91" w:author="Cari Ficken" w:date="2021-03-02T09:09:00Z">
                    <w:rPr>
                      <w:rFonts w:ascii="Arial" w:hAnsi="Arial" w:cs="Arial"/>
                      <w:sz w:val="22"/>
                      <w:szCs w:val="22"/>
                    </w:rPr>
                  </w:rPrChange>
                </w:rPr>
                <w:delText>26.8</w:delText>
              </w:r>
            </w:del>
            <w:ins w:id="92" w:author="Cari Ficken" w:date="2021-03-02T09:09:00Z">
              <w:r w:rsidR="00D14D74" w:rsidRPr="00D14D74">
                <w:rPr>
                  <w:rFonts w:ascii="Arial" w:hAnsi="Arial" w:cs="Arial"/>
                  <w:sz w:val="22"/>
                  <w:szCs w:val="22"/>
                  <w:rPrChange w:id="93" w:author="Cari Ficken" w:date="2021-03-02T09:09:00Z">
                    <w:rPr>
                      <w:rFonts w:ascii="Arial" w:hAnsi="Arial" w:cs="Arial"/>
                      <w:sz w:val="22"/>
                      <w:szCs w:val="22"/>
                    </w:rPr>
                  </w:rPrChange>
                </w:rPr>
                <w:t>2</w:t>
              </w:r>
              <w:r w:rsidR="00D14D74" w:rsidRPr="00D14D74">
                <w:rPr>
                  <w:rFonts w:ascii="Arial" w:hAnsi="Arial" w:cs="Arial"/>
                </w:rPr>
                <w:t>3.1</w:t>
              </w:r>
            </w:ins>
          </w:p>
        </w:tc>
        <w:tc>
          <w:tcPr>
            <w:tcW w:w="1007" w:type="dxa"/>
          </w:tcPr>
          <w:p w14:paraId="534EC8BE" w14:textId="77777777" w:rsidR="00A35339" w:rsidRPr="00D14D74" w:rsidRDefault="00A35339" w:rsidP="002B6235">
            <w:pPr>
              <w:contextualSpacing/>
              <w:jc w:val="right"/>
              <w:rPr>
                <w:rPrChange w:id="94" w:author="Cari Ficken" w:date="2021-03-02T09:09:00Z">
                  <w:rPr/>
                </w:rPrChange>
              </w:rPr>
            </w:pPr>
            <w:r w:rsidRPr="00D14D74">
              <w:rPr>
                <w:lang w:val="en-US"/>
                <w:rPrChange w:id="95" w:author="Cari Ficken" w:date="2021-03-02T09:09:00Z">
                  <w:rPr>
                    <w:lang w:val="en-US"/>
                  </w:rPr>
                </w:rPrChange>
              </w:rPr>
              <w:t>&lt;0.001</w:t>
            </w:r>
          </w:p>
        </w:tc>
      </w:tr>
      <w:tr w:rsidR="00A35339" w:rsidRPr="00D14D74" w14:paraId="1928ECF2" w14:textId="77777777" w:rsidTr="002B6235">
        <w:trPr>
          <w:jc w:val="center"/>
        </w:trPr>
        <w:tc>
          <w:tcPr>
            <w:tcW w:w="1549" w:type="dxa"/>
          </w:tcPr>
          <w:p w14:paraId="69C814F3" w14:textId="77777777" w:rsidR="00A35339" w:rsidRPr="00D14D74" w:rsidRDefault="00A35339" w:rsidP="002B6235">
            <w:pPr>
              <w:pStyle w:val="ListParagraph"/>
              <w:ind w:left="0"/>
              <w:rPr>
                <w:rFonts w:ascii="Arial" w:hAnsi="Arial" w:cs="Arial"/>
                <w:lang w:val="en-US"/>
                <w:rPrChange w:id="96" w:author="Cari Ficken" w:date="2021-03-02T09:09:00Z">
                  <w:rPr>
                    <w:rFonts w:ascii="Arial" w:hAnsi="Arial" w:cs="Arial"/>
                    <w:lang w:val="en-US"/>
                  </w:rPr>
                </w:rPrChange>
              </w:rPr>
            </w:pPr>
          </w:p>
        </w:tc>
        <w:tc>
          <w:tcPr>
            <w:tcW w:w="1402" w:type="dxa"/>
          </w:tcPr>
          <w:p w14:paraId="3BD89F58" w14:textId="77777777" w:rsidR="00A35339" w:rsidRPr="00D14D74" w:rsidRDefault="00A35339" w:rsidP="002B6235">
            <w:pPr>
              <w:pStyle w:val="ListParagraph"/>
              <w:ind w:left="0"/>
              <w:rPr>
                <w:rFonts w:ascii="Arial" w:hAnsi="Arial" w:cs="Arial"/>
                <w:lang w:val="en-US"/>
                <w:rPrChange w:id="97" w:author="Cari Ficken" w:date="2021-03-02T09:09:00Z">
                  <w:rPr>
                    <w:rFonts w:ascii="Arial" w:hAnsi="Arial" w:cs="Arial"/>
                    <w:lang w:val="en-US"/>
                  </w:rPr>
                </w:rPrChange>
              </w:rPr>
            </w:pPr>
            <w:r w:rsidRPr="00D14D74">
              <w:rPr>
                <w:rFonts w:ascii="Arial" w:hAnsi="Arial" w:cs="Arial"/>
                <w:lang w:val="en-US"/>
                <w:rPrChange w:id="98" w:author="Cari Ficken" w:date="2021-03-02T09:09:00Z">
                  <w:rPr>
                    <w:rFonts w:ascii="Arial" w:hAnsi="Arial" w:cs="Arial"/>
                    <w:lang w:val="en-US"/>
                  </w:rPr>
                </w:rPrChange>
              </w:rPr>
              <w:t>Protocol</w:t>
            </w:r>
          </w:p>
        </w:tc>
        <w:tc>
          <w:tcPr>
            <w:tcW w:w="850" w:type="dxa"/>
          </w:tcPr>
          <w:p w14:paraId="0065D07C" w14:textId="77777777" w:rsidR="00A35339" w:rsidRPr="00D14D74" w:rsidRDefault="00A35339" w:rsidP="002B6235">
            <w:pPr>
              <w:pStyle w:val="ListParagraph"/>
              <w:ind w:left="0"/>
              <w:jc w:val="right"/>
              <w:rPr>
                <w:rFonts w:ascii="Arial" w:hAnsi="Arial" w:cs="Arial"/>
                <w:lang w:val="en-US"/>
                <w:rPrChange w:id="99" w:author="Cari Ficken" w:date="2021-03-02T09:09:00Z">
                  <w:rPr>
                    <w:rFonts w:ascii="Arial" w:hAnsi="Arial" w:cs="Arial"/>
                    <w:lang w:val="en-US"/>
                  </w:rPr>
                </w:rPrChange>
              </w:rPr>
            </w:pPr>
            <w:r w:rsidRPr="00D14D74">
              <w:rPr>
                <w:rFonts w:ascii="Arial" w:hAnsi="Arial" w:cs="Arial"/>
                <w:lang w:val="en-US"/>
                <w:rPrChange w:id="100" w:author="Cari Ficken" w:date="2021-03-02T09:09:00Z">
                  <w:rPr>
                    <w:rFonts w:ascii="Arial" w:hAnsi="Arial" w:cs="Arial"/>
                    <w:lang w:val="en-US"/>
                  </w:rPr>
                </w:rPrChange>
              </w:rPr>
              <w:t>1</w:t>
            </w:r>
          </w:p>
        </w:tc>
        <w:tc>
          <w:tcPr>
            <w:tcW w:w="1807" w:type="dxa"/>
          </w:tcPr>
          <w:p w14:paraId="5CFBCC88" w14:textId="30461DA4"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101" w:author="Cari Ficken" w:date="2021-03-02T09:09:00Z">
                  <w:rPr>
                    <w:rFonts w:eastAsia="Times New Roman"/>
                  </w:rPr>
                </w:rPrChange>
              </w:rPr>
            </w:pPr>
            <w:del w:id="102" w:author="Cari Ficken" w:date="2021-03-02T09:09:00Z">
              <w:r w:rsidRPr="00D14D74" w:rsidDel="00D14D74">
                <w:rPr>
                  <w:rStyle w:val="gd15mcfceub"/>
                  <w:bdr w:val="none" w:sz="0" w:space="0" w:color="auto" w:frame="1"/>
                  <w:rPrChange w:id="103" w:author="Cari Ficken" w:date="2021-03-02T09:09:00Z">
                    <w:rPr>
                      <w:rStyle w:val="gd15mcfceub"/>
                      <w:bdr w:val="none" w:sz="0" w:space="0" w:color="auto" w:frame="1"/>
                    </w:rPr>
                  </w:rPrChange>
                </w:rPr>
                <w:delText>23289.7</w:delText>
              </w:r>
            </w:del>
            <w:ins w:id="104" w:author="Cari Ficken" w:date="2021-03-02T09:09:00Z">
              <w:r w:rsidR="00D14D74" w:rsidRPr="00D14D74">
                <w:rPr>
                  <w:rStyle w:val="gd15mcfceub"/>
                  <w:bdr w:val="none" w:sz="0" w:space="0" w:color="auto" w:frame="1"/>
                  <w:rPrChange w:id="105" w:author="Cari Ficken" w:date="2021-03-02T09:09:00Z">
                    <w:rPr>
                      <w:rStyle w:val="gd15mcfceub"/>
                      <w:bdr w:val="none" w:sz="0" w:space="0" w:color="auto" w:frame="1"/>
                    </w:rPr>
                  </w:rPrChange>
                </w:rPr>
                <w:t>61350</w:t>
              </w:r>
            </w:ins>
          </w:p>
        </w:tc>
        <w:tc>
          <w:tcPr>
            <w:tcW w:w="1318" w:type="dxa"/>
          </w:tcPr>
          <w:p w14:paraId="42E2730C" w14:textId="61DB5098" w:rsidR="00A35339" w:rsidRPr="00D14D74" w:rsidRDefault="00A35339" w:rsidP="002B6235">
            <w:pPr>
              <w:pStyle w:val="HTMLPreformatted"/>
              <w:shd w:val="clear" w:color="auto" w:fill="FFFFFF"/>
              <w:contextualSpacing/>
              <w:jc w:val="right"/>
              <w:rPr>
                <w:rFonts w:ascii="Arial" w:hAnsi="Arial" w:cs="Arial"/>
                <w:sz w:val="22"/>
                <w:szCs w:val="22"/>
                <w:rPrChange w:id="106" w:author="Cari Ficken" w:date="2021-03-02T09:09:00Z">
                  <w:rPr>
                    <w:rFonts w:ascii="Arial" w:hAnsi="Arial" w:cs="Arial"/>
                    <w:sz w:val="22"/>
                    <w:szCs w:val="22"/>
                  </w:rPr>
                </w:rPrChange>
              </w:rPr>
            </w:pPr>
            <w:del w:id="107" w:author="Cari Ficken" w:date="2021-03-02T09:09:00Z">
              <w:r w:rsidRPr="00D14D74" w:rsidDel="00D14D74">
                <w:rPr>
                  <w:rStyle w:val="gd15mcfceub"/>
                  <w:rFonts w:ascii="Arial" w:hAnsi="Arial" w:cs="Arial"/>
                  <w:sz w:val="22"/>
                  <w:szCs w:val="22"/>
                  <w:bdr w:val="none" w:sz="0" w:space="0" w:color="auto" w:frame="1"/>
                  <w:rPrChange w:id="108" w:author="Cari Ficken" w:date="2021-03-02T09:09:00Z">
                    <w:rPr>
                      <w:rStyle w:val="gd15mcfceub"/>
                      <w:rFonts w:ascii="Arial" w:hAnsi="Arial" w:cs="Arial"/>
                      <w:sz w:val="22"/>
                      <w:szCs w:val="22"/>
                      <w:bdr w:val="none" w:sz="0" w:space="0" w:color="auto" w:frame="1"/>
                    </w:rPr>
                  </w:rPrChange>
                </w:rPr>
                <w:delText>319.8</w:delText>
              </w:r>
            </w:del>
            <w:ins w:id="109" w:author="Cari Ficken" w:date="2021-03-02T09:09:00Z">
              <w:r w:rsidR="00D14D74" w:rsidRPr="00D14D74">
                <w:rPr>
                  <w:rStyle w:val="gd15mcfceub"/>
                  <w:rFonts w:ascii="Arial" w:hAnsi="Arial" w:cs="Arial"/>
                  <w:sz w:val="22"/>
                  <w:szCs w:val="22"/>
                  <w:bdr w:val="none" w:sz="0" w:space="0" w:color="auto" w:frame="1"/>
                  <w:rPrChange w:id="110" w:author="Cari Ficken" w:date="2021-03-02T09:09:00Z">
                    <w:rPr>
                      <w:rStyle w:val="gd15mcfceub"/>
                      <w:rFonts w:ascii="Arial" w:hAnsi="Arial" w:cs="Arial"/>
                      <w:sz w:val="22"/>
                      <w:szCs w:val="22"/>
                      <w:bdr w:val="none" w:sz="0" w:space="0" w:color="auto" w:frame="1"/>
                    </w:rPr>
                  </w:rPrChange>
                </w:rPr>
                <w:t>298.5</w:t>
              </w:r>
            </w:ins>
          </w:p>
        </w:tc>
        <w:tc>
          <w:tcPr>
            <w:tcW w:w="1007" w:type="dxa"/>
          </w:tcPr>
          <w:p w14:paraId="04645BF8" w14:textId="77777777" w:rsidR="00A35339" w:rsidRPr="00D14D74" w:rsidRDefault="00A35339" w:rsidP="002B6235">
            <w:pPr>
              <w:contextualSpacing/>
              <w:jc w:val="right"/>
              <w:rPr>
                <w:rPrChange w:id="111" w:author="Cari Ficken" w:date="2021-03-02T09:09:00Z">
                  <w:rPr/>
                </w:rPrChange>
              </w:rPr>
            </w:pPr>
            <w:r w:rsidRPr="00D14D74">
              <w:rPr>
                <w:lang w:val="en-US"/>
                <w:rPrChange w:id="112" w:author="Cari Ficken" w:date="2021-03-02T09:09:00Z">
                  <w:rPr>
                    <w:lang w:val="en-US"/>
                  </w:rPr>
                </w:rPrChange>
              </w:rPr>
              <w:t>&lt;0.001</w:t>
            </w:r>
          </w:p>
        </w:tc>
      </w:tr>
      <w:tr w:rsidR="00A35339" w:rsidRPr="00D14D74" w14:paraId="2D9B0426" w14:textId="77777777" w:rsidTr="002B6235">
        <w:trPr>
          <w:jc w:val="center"/>
        </w:trPr>
        <w:tc>
          <w:tcPr>
            <w:tcW w:w="1549" w:type="dxa"/>
          </w:tcPr>
          <w:p w14:paraId="5216CE10" w14:textId="77777777" w:rsidR="00A35339" w:rsidRPr="00D14D74" w:rsidRDefault="00A35339" w:rsidP="002B6235">
            <w:pPr>
              <w:pStyle w:val="ListParagraph"/>
              <w:ind w:left="0"/>
              <w:rPr>
                <w:rFonts w:ascii="Arial" w:hAnsi="Arial" w:cs="Arial"/>
                <w:lang w:val="en-US"/>
                <w:rPrChange w:id="113" w:author="Cari Ficken" w:date="2021-03-02T09:09:00Z">
                  <w:rPr>
                    <w:rFonts w:ascii="Arial" w:hAnsi="Arial" w:cs="Arial"/>
                    <w:lang w:val="en-US"/>
                  </w:rPr>
                </w:rPrChange>
              </w:rPr>
            </w:pPr>
          </w:p>
        </w:tc>
        <w:tc>
          <w:tcPr>
            <w:tcW w:w="1402" w:type="dxa"/>
          </w:tcPr>
          <w:p w14:paraId="4FEC26F6" w14:textId="77777777" w:rsidR="00A35339" w:rsidRPr="00D14D74" w:rsidRDefault="00A35339" w:rsidP="002B6235">
            <w:pPr>
              <w:pStyle w:val="ListParagraph"/>
              <w:ind w:left="0"/>
              <w:rPr>
                <w:rFonts w:ascii="Arial" w:hAnsi="Arial" w:cs="Arial"/>
                <w:lang w:val="en-US"/>
                <w:rPrChange w:id="114" w:author="Cari Ficken" w:date="2021-03-02T09:09:00Z">
                  <w:rPr>
                    <w:rFonts w:ascii="Arial" w:hAnsi="Arial" w:cs="Arial"/>
                    <w:lang w:val="en-US"/>
                  </w:rPr>
                </w:rPrChange>
              </w:rPr>
            </w:pPr>
            <w:r w:rsidRPr="00D14D74">
              <w:rPr>
                <w:rFonts w:ascii="Arial" w:hAnsi="Arial" w:cs="Arial"/>
                <w:lang w:val="en-US"/>
                <w:rPrChange w:id="115" w:author="Cari Ficken" w:date="2021-03-02T09:09:00Z">
                  <w:rPr>
                    <w:rFonts w:ascii="Arial" w:hAnsi="Arial" w:cs="Arial"/>
                    <w:lang w:val="en-US"/>
                  </w:rPr>
                </w:rPrChange>
              </w:rPr>
              <w:t>Nonnatives</w:t>
            </w:r>
          </w:p>
        </w:tc>
        <w:tc>
          <w:tcPr>
            <w:tcW w:w="850" w:type="dxa"/>
          </w:tcPr>
          <w:p w14:paraId="319F7B77" w14:textId="77777777" w:rsidR="00A35339" w:rsidRPr="00D14D74" w:rsidRDefault="00A35339" w:rsidP="002B6235">
            <w:pPr>
              <w:pStyle w:val="ListParagraph"/>
              <w:ind w:left="0"/>
              <w:jc w:val="right"/>
              <w:rPr>
                <w:rFonts w:ascii="Arial" w:hAnsi="Arial" w:cs="Arial"/>
                <w:lang w:val="en-US"/>
                <w:rPrChange w:id="116" w:author="Cari Ficken" w:date="2021-03-02T09:09:00Z">
                  <w:rPr>
                    <w:rFonts w:ascii="Arial" w:hAnsi="Arial" w:cs="Arial"/>
                    <w:lang w:val="en-US"/>
                  </w:rPr>
                </w:rPrChange>
              </w:rPr>
            </w:pPr>
            <w:r w:rsidRPr="00D14D74">
              <w:rPr>
                <w:rFonts w:ascii="Arial" w:hAnsi="Arial" w:cs="Arial"/>
                <w:lang w:val="en-US"/>
                <w:rPrChange w:id="117" w:author="Cari Ficken" w:date="2021-03-02T09:09:00Z">
                  <w:rPr>
                    <w:rFonts w:ascii="Arial" w:hAnsi="Arial" w:cs="Arial"/>
                    <w:lang w:val="en-US"/>
                  </w:rPr>
                </w:rPrChange>
              </w:rPr>
              <w:t>1</w:t>
            </w:r>
          </w:p>
        </w:tc>
        <w:tc>
          <w:tcPr>
            <w:tcW w:w="1807" w:type="dxa"/>
          </w:tcPr>
          <w:p w14:paraId="4E5064BD" w14:textId="0E45A405"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118" w:author="Cari Ficken" w:date="2021-03-02T09:09:00Z">
                  <w:rPr>
                    <w:rFonts w:eastAsia="Times New Roman"/>
                  </w:rPr>
                </w:rPrChange>
              </w:rPr>
            </w:pPr>
            <w:del w:id="119" w:author="Cari Ficken" w:date="2021-03-02T09:09:00Z">
              <w:r w:rsidRPr="00D14D74" w:rsidDel="00D14D74">
                <w:rPr>
                  <w:rFonts w:eastAsia="Times New Roman"/>
                  <w:rPrChange w:id="120" w:author="Cari Ficken" w:date="2021-03-02T09:09:00Z">
                    <w:rPr>
                      <w:rFonts w:eastAsia="Times New Roman"/>
                    </w:rPr>
                  </w:rPrChange>
                </w:rPr>
                <w:delText>3954.9</w:delText>
              </w:r>
            </w:del>
            <w:ins w:id="121" w:author="Cari Ficken" w:date="2021-03-02T09:09:00Z">
              <w:r w:rsidR="00D14D74" w:rsidRPr="00D14D74">
                <w:rPr>
                  <w:rFonts w:eastAsia="Times New Roman"/>
                  <w:rPrChange w:id="122" w:author="Cari Ficken" w:date="2021-03-02T09:09:00Z">
                    <w:rPr>
                      <w:rFonts w:eastAsia="Times New Roman"/>
                    </w:rPr>
                  </w:rPrChange>
                </w:rPr>
                <w:t>10738</w:t>
              </w:r>
            </w:ins>
          </w:p>
        </w:tc>
        <w:tc>
          <w:tcPr>
            <w:tcW w:w="1318" w:type="dxa"/>
          </w:tcPr>
          <w:p w14:paraId="7D357EB3" w14:textId="5D36F769" w:rsidR="00A35339" w:rsidRPr="00D14D74" w:rsidRDefault="00A35339" w:rsidP="002B6235">
            <w:pPr>
              <w:pStyle w:val="HTMLPreformatted"/>
              <w:shd w:val="clear" w:color="auto" w:fill="FFFFFF"/>
              <w:contextualSpacing/>
              <w:jc w:val="right"/>
              <w:rPr>
                <w:rFonts w:ascii="Arial" w:hAnsi="Arial" w:cs="Arial"/>
                <w:sz w:val="22"/>
                <w:szCs w:val="22"/>
              </w:rPr>
            </w:pPr>
            <w:del w:id="123" w:author="Cari Ficken" w:date="2021-03-02T09:09:00Z">
              <w:r w:rsidRPr="00D14D74" w:rsidDel="00D14D74">
                <w:rPr>
                  <w:rFonts w:ascii="Arial" w:hAnsi="Arial" w:cs="Arial"/>
                  <w:sz w:val="22"/>
                  <w:szCs w:val="22"/>
                  <w:rPrChange w:id="124" w:author="Cari Ficken" w:date="2021-03-02T09:09:00Z">
                    <w:rPr>
                      <w:rFonts w:ascii="Arial" w:hAnsi="Arial" w:cs="Arial"/>
                      <w:sz w:val="22"/>
                      <w:szCs w:val="22"/>
                    </w:rPr>
                  </w:rPrChange>
                </w:rPr>
                <w:delText>54.3</w:delText>
              </w:r>
            </w:del>
            <w:ins w:id="125" w:author="Cari Ficken" w:date="2021-03-02T09:09:00Z">
              <w:r w:rsidR="00D14D74" w:rsidRPr="00D14D74">
                <w:rPr>
                  <w:rFonts w:ascii="Arial" w:hAnsi="Arial" w:cs="Arial"/>
                  <w:sz w:val="22"/>
                  <w:szCs w:val="22"/>
                  <w:rPrChange w:id="126" w:author="Cari Ficken" w:date="2021-03-02T09:09:00Z">
                    <w:rPr>
                      <w:rFonts w:ascii="Arial" w:hAnsi="Arial" w:cs="Arial"/>
                      <w:sz w:val="22"/>
                      <w:szCs w:val="22"/>
                    </w:rPr>
                  </w:rPrChange>
                </w:rPr>
                <w:t>5</w:t>
              </w:r>
              <w:r w:rsidR="00D14D74" w:rsidRPr="00D14D74">
                <w:rPr>
                  <w:rFonts w:ascii="Arial" w:hAnsi="Arial" w:cs="Arial"/>
                </w:rPr>
                <w:t>2.2</w:t>
              </w:r>
            </w:ins>
          </w:p>
        </w:tc>
        <w:tc>
          <w:tcPr>
            <w:tcW w:w="1007" w:type="dxa"/>
          </w:tcPr>
          <w:p w14:paraId="084A8348" w14:textId="77777777" w:rsidR="00A35339" w:rsidRPr="00D14D74" w:rsidRDefault="00A35339" w:rsidP="002B6235">
            <w:pPr>
              <w:contextualSpacing/>
              <w:jc w:val="right"/>
              <w:rPr>
                <w:rPrChange w:id="127" w:author="Cari Ficken" w:date="2021-03-02T09:09:00Z">
                  <w:rPr/>
                </w:rPrChange>
              </w:rPr>
            </w:pPr>
            <w:r w:rsidRPr="00D14D74">
              <w:rPr>
                <w:lang w:val="en-US"/>
                <w:rPrChange w:id="128" w:author="Cari Ficken" w:date="2021-03-02T09:09:00Z">
                  <w:rPr>
                    <w:lang w:val="en-US"/>
                  </w:rPr>
                </w:rPrChange>
              </w:rPr>
              <w:t>&lt;0.001</w:t>
            </w:r>
          </w:p>
        </w:tc>
      </w:tr>
      <w:tr w:rsidR="00A35339" w:rsidRPr="00D14D74" w14:paraId="348E419D" w14:textId="77777777" w:rsidTr="002B6235">
        <w:trPr>
          <w:jc w:val="center"/>
        </w:trPr>
        <w:tc>
          <w:tcPr>
            <w:tcW w:w="1549" w:type="dxa"/>
          </w:tcPr>
          <w:p w14:paraId="2EFAF8FA" w14:textId="77777777" w:rsidR="00A35339" w:rsidRPr="00D14D74" w:rsidRDefault="00A35339" w:rsidP="002B6235">
            <w:pPr>
              <w:pStyle w:val="ListParagraph"/>
              <w:ind w:left="0"/>
              <w:rPr>
                <w:rFonts w:ascii="Arial" w:hAnsi="Arial" w:cs="Arial"/>
                <w:lang w:val="en-US"/>
                <w:rPrChange w:id="129" w:author="Cari Ficken" w:date="2021-03-02T09:09:00Z">
                  <w:rPr>
                    <w:rFonts w:ascii="Arial" w:hAnsi="Arial" w:cs="Arial"/>
                    <w:lang w:val="en-US"/>
                  </w:rPr>
                </w:rPrChange>
              </w:rPr>
            </w:pPr>
          </w:p>
        </w:tc>
        <w:tc>
          <w:tcPr>
            <w:tcW w:w="1402" w:type="dxa"/>
          </w:tcPr>
          <w:p w14:paraId="6D2E5A1F" w14:textId="77777777" w:rsidR="00A35339" w:rsidRPr="00D14D74" w:rsidRDefault="00A35339" w:rsidP="002B6235">
            <w:pPr>
              <w:pStyle w:val="ListParagraph"/>
              <w:ind w:left="0"/>
              <w:rPr>
                <w:rFonts w:ascii="Arial" w:hAnsi="Arial" w:cs="Arial"/>
                <w:lang w:val="en-US"/>
                <w:rPrChange w:id="130" w:author="Cari Ficken" w:date="2021-03-02T09:09:00Z">
                  <w:rPr>
                    <w:rFonts w:ascii="Arial" w:hAnsi="Arial" w:cs="Arial"/>
                    <w:lang w:val="en-US"/>
                  </w:rPr>
                </w:rPrChange>
              </w:rPr>
            </w:pPr>
            <w:r w:rsidRPr="00D14D74">
              <w:rPr>
                <w:rFonts w:ascii="Arial" w:hAnsi="Arial" w:cs="Arial"/>
                <w:lang w:val="en-US"/>
                <w:rPrChange w:id="131" w:author="Cari Ficken" w:date="2021-03-02T09:09:00Z">
                  <w:rPr>
                    <w:rFonts w:ascii="Arial" w:hAnsi="Arial" w:cs="Arial"/>
                    <w:lang w:val="en-US"/>
                  </w:rPr>
                </w:rPrChange>
              </w:rPr>
              <w:t>HD</w:t>
            </w:r>
            <w:r w:rsidRPr="00D14D74">
              <w:rPr>
                <w:rFonts w:ascii="Arial" w:hAnsi="Arial" w:cs="Arial"/>
                <w:vertAlign w:val="superscript"/>
                <w:lang w:val="en-US"/>
                <w:rPrChange w:id="132" w:author="Cari Ficken" w:date="2021-03-02T09:09:00Z">
                  <w:rPr>
                    <w:rFonts w:ascii="Arial" w:hAnsi="Arial" w:cs="Arial"/>
                    <w:vertAlign w:val="superscript"/>
                    <w:lang w:val="en-US"/>
                  </w:rPr>
                </w:rPrChange>
              </w:rPr>
              <w:t>2</w:t>
            </w:r>
            <w:r w:rsidRPr="00D14D74">
              <w:rPr>
                <w:rFonts w:ascii="Arial" w:hAnsi="Arial" w:cs="Arial"/>
                <w:lang w:val="en-US"/>
                <w:rPrChange w:id="133" w:author="Cari Ficken" w:date="2021-03-02T09:09:00Z">
                  <w:rPr>
                    <w:rFonts w:ascii="Arial" w:hAnsi="Arial" w:cs="Arial"/>
                    <w:lang w:val="en-US"/>
                  </w:rPr>
                </w:rPrChange>
              </w:rPr>
              <w:t xml:space="preserve"> x Nonnatives</w:t>
            </w:r>
          </w:p>
        </w:tc>
        <w:tc>
          <w:tcPr>
            <w:tcW w:w="850" w:type="dxa"/>
          </w:tcPr>
          <w:p w14:paraId="26444628" w14:textId="77777777" w:rsidR="00A35339" w:rsidRPr="00D14D74" w:rsidRDefault="00A35339" w:rsidP="002B6235">
            <w:pPr>
              <w:pStyle w:val="ListParagraph"/>
              <w:ind w:left="0"/>
              <w:jc w:val="right"/>
              <w:rPr>
                <w:rFonts w:ascii="Arial" w:hAnsi="Arial" w:cs="Arial"/>
                <w:lang w:val="en-US"/>
                <w:rPrChange w:id="134" w:author="Cari Ficken" w:date="2021-03-02T09:09:00Z">
                  <w:rPr>
                    <w:rFonts w:ascii="Arial" w:hAnsi="Arial" w:cs="Arial"/>
                    <w:lang w:val="en-US"/>
                  </w:rPr>
                </w:rPrChange>
              </w:rPr>
            </w:pPr>
            <w:r w:rsidRPr="00D14D74">
              <w:rPr>
                <w:rFonts w:ascii="Arial" w:hAnsi="Arial" w:cs="Arial"/>
                <w:lang w:val="en-US"/>
                <w:rPrChange w:id="135" w:author="Cari Ficken" w:date="2021-03-02T09:09:00Z">
                  <w:rPr>
                    <w:rFonts w:ascii="Arial" w:hAnsi="Arial" w:cs="Arial"/>
                    <w:lang w:val="en-US"/>
                  </w:rPr>
                </w:rPrChange>
              </w:rPr>
              <w:t>2</w:t>
            </w:r>
          </w:p>
        </w:tc>
        <w:tc>
          <w:tcPr>
            <w:tcW w:w="1807" w:type="dxa"/>
          </w:tcPr>
          <w:p w14:paraId="24443FC7" w14:textId="7FBBF28F"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136" w:author="Cari Ficken" w:date="2021-03-02T09:09:00Z">
                  <w:rPr>
                    <w:rFonts w:eastAsia="Times New Roman"/>
                  </w:rPr>
                </w:rPrChange>
              </w:rPr>
            </w:pPr>
            <w:del w:id="137" w:author="Cari Ficken" w:date="2021-03-02T09:09:00Z">
              <w:r w:rsidRPr="00D14D74" w:rsidDel="00D14D74">
                <w:rPr>
                  <w:rFonts w:eastAsia="Times New Roman"/>
                  <w:rPrChange w:id="138" w:author="Cari Ficken" w:date="2021-03-02T09:09:00Z">
                    <w:rPr>
                      <w:rFonts w:eastAsia="Times New Roman"/>
                    </w:rPr>
                  </w:rPrChange>
                </w:rPr>
                <w:delText>722.4</w:delText>
              </w:r>
            </w:del>
            <w:ins w:id="139" w:author="Cari Ficken" w:date="2021-03-02T09:09:00Z">
              <w:r w:rsidR="00D14D74" w:rsidRPr="00D14D74">
                <w:rPr>
                  <w:rFonts w:eastAsia="Times New Roman"/>
                  <w:rPrChange w:id="140" w:author="Cari Ficken" w:date="2021-03-02T09:09:00Z">
                    <w:rPr>
                      <w:rFonts w:eastAsia="Times New Roman"/>
                    </w:rPr>
                  </w:rPrChange>
                </w:rPr>
                <w:t>1468</w:t>
              </w:r>
            </w:ins>
          </w:p>
        </w:tc>
        <w:tc>
          <w:tcPr>
            <w:tcW w:w="1318" w:type="dxa"/>
          </w:tcPr>
          <w:p w14:paraId="694F8790" w14:textId="26B37D9B" w:rsidR="00A35339" w:rsidRPr="00D14D74" w:rsidRDefault="00A35339" w:rsidP="002B6235">
            <w:pPr>
              <w:pStyle w:val="HTMLPreformatted"/>
              <w:shd w:val="clear" w:color="auto" w:fill="FFFFFF"/>
              <w:contextualSpacing/>
              <w:jc w:val="right"/>
              <w:rPr>
                <w:rFonts w:ascii="Arial" w:hAnsi="Arial" w:cs="Arial"/>
                <w:sz w:val="22"/>
                <w:szCs w:val="22"/>
              </w:rPr>
            </w:pPr>
            <w:del w:id="141" w:author="Cari Ficken" w:date="2021-03-02T09:09:00Z">
              <w:r w:rsidRPr="00D14D74" w:rsidDel="00D14D74">
                <w:rPr>
                  <w:rFonts w:ascii="Arial" w:hAnsi="Arial" w:cs="Arial"/>
                  <w:sz w:val="22"/>
                  <w:szCs w:val="22"/>
                  <w:rPrChange w:id="142" w:author="Cari Ficken" w:date="2021-03-02T09:09:00Z">
                    <w:rPr>
                      <w:rFonts w:ascii="Arial" w:hAnsi="Arial" w:cs="Arial"/>
                      <w:sz w:val="22"/>
                      <w:szCs w:val="22"/>
                    </w:rPr>
                  </w:rPrChange>
                </w:rPr>
                <w:delText>9.9</w:delText>
              </w:r>
            </w:del>
            <w:ins w:id="143" w:author="Cari Ficken" w:date="2021-03-02T09:09:00Z">
              <w:r w:rsidR="00D14D74" w:rsidRPr="00D14D74">
                <w:rPr>
                  <w:rFonts w:ascii="Arial" w:hAnsi="Arial" w:cs="Arial"/>
                  <w:sz w:val="22"/>
                  <w:szCs w:val="22"/>
                  <w:rPrChange w:id="144" w:author="Cari Ficken" w:date="2021-03-02T09:09:00Z">
                    <w:rPr>
                      <w:rFonts w:ascii="Arial" w:hAnsi="Arial" w:cs="Arial"/>
                      <w:sz w:val="22"/>
                      <w:szCs w:val="22"/>
                    </w:rPr>
                  </w:rPrChange>
                </w:rPr>
                <w:t>7</w:t>
              </w:r>
              <w:r w:rsidR="00D14D74" w:rsidRPr="00D14D74">
                <w:rPr>
                  <w:rFonts w:ascii="Arial" w:hAnsi="Arial" w:cs="Arial"/>
                </w:rPr>
                <w:t>.1</w:t>
              </w:r>
            </w:ins>
          </w:p>
        </w:tc>
        <w:tc>
          <w:tcPr>
            <w:tcW w:w="1007" w:type="dxa"/>
          </w:tcPr>
          <w:p w14:paraId="2B108A16" w14:textId="6548783D" w:rsidR="00A35339" w:rsidRPr="00D14D74" w:rsidRDefault="00A35339" w:rsidP="002B6235">
            <w:pPr>
              <w:contextualSpacing/>
              <w:jc w:val="right"/>
              <w:rPr>
                <w:rPrChange w:id="145" w:author="Cari Ficken" w:date="2021-03-02T09:09:00Z">
                  <w:rPr/>
                </w:rPrChange>
              </w:rPr>
            </w:pPr>
            <w:del w:id="146" w:author="Cari Ficken" w:date="2021-03-02T09:09:00Z">
              <w:r w:rsidRPr="00D14D74" w:rsidDel="00D14D74">
                <w:rPr>
                  <w:lang w:val="en-US"/>
                  <w:rPrChange w:id="147" w:author="Cari Ficken" w:date="2021-03-02T09:09:00Z">
                    <w:rPr>
                      <w:lang w:val="en-US"/>
                    </w:rPr>
                  </w:rPrChange>
                </w:rPr>
                <w:delText>&lt;0.001</w:delText>
              </w:r>
            </w:del>
            <w:ins w:id="148" w:author="Cari Ficken" w:date="2021-03-02T09:09:00Z">
              <w:r w:rsidR="00D14D74" w:rsidRPr="00D14D74">
                <w:rPr>
                  <w:lang w:val="en-US"/>
                  <w:rPrChange w:id="149" w:author="Cari Ficken" w:date="2021-03-02T09:09:00Z">
                    <w:rPr>
                      <w:lang w:val="en-US"/>
                    </w:rPr>
                  </w:rPrChange>
                </w:rPr>
                <w:t>0.001</w:t>
              </w:r>
            </w:ins>
          </w:p>
        </w:tc>
      </w:tr>
    </w:tbl>
    <w:p w14:paraId="5077F2C9" w14:textId="77777777" w:rsidR="00A35339" w:rsidRPr="00D14D74" w:rsidRDefault="00A35339" w:rsidP="00A35339">
      <w:pPr>
        <w:contextualSpacing/>
        <w:rPr>
          <w:lang w:val="en-US"/>
          <w:rPrChange w:id="150" w:author="Cari Ficken" w:date="2021-03-02T09:09:00Z">
            <w:rPr>
              <w:lang w:val="en-US"/>
            </w:rPr>
          </w:rPrChange>
        </w:rPr>
      </w:pPr>
    </w:p>
    <w:p w14:paraId="24A9DF30" w14:textId="77777777" w:rsidR="00A35339" w:rsidRPr="00D14D74" w:rsidRDefault="00A35339" w:rsidP="00A35339">
      <w:pPr>
        <w:contextualSpacing/>
        <w:rPr>
          <w:lang w:val="en-US"/>
          <w:rPrChange w:id="151" w:author="Cari Ficken" w:date="2021-03-02T09:09:00Z">
            <w:rPr>
              <w:lang w:val="en-US"/>
            </w:rPr>
          </w:rPrChange>
        </w:rPr>
      </w:pPr>
    </w:p>
    <w:p w14:paraId="23E409EF" w14:textId="6172F6A3" w:rsidR="00A35339" w:rsidRPr="002E583A" w:rsidRDefault="00A35339" w:rsidP="00A35339">
      <w:pPr>
        <w:contextualSpacing/>
        <w:rPr>
          <w:lang w:val="en-US"/>
        </w:rPr>
      </w:pPr>
      <w:r w:rsidRPr="00D14D74">
        <w:rPr>
          <w:lang w:val="en-US"/>
          <w:rPrChange w:id="152" w:author="Cari Ficken" w:date="2021-03-02T09:09:00Z">
            <w:rPr>
              <w:lang w:val="en-US"/>
            </w:rPr>
          </w:rPrChange>
        </w:rPr>
        <w:lastRenderedPageBreak/>
        <w:t>(ii) Chi-squared likelihood ratio test of the (a) linear and (b) second order polynomial models predicting species richness. We report degrees of freedom (df), AIC scores, log-likelihoods (LL), and Χ</w:t>
      </w:r>
      <w:r w:rsidRPr="00D14D74">
        <w:rPr>
          <w:vertAlign w:val="superscript"/>
          <w:lang w:val="en-US"/>
          <w:rPrChange w:id="153" w:author="Cari Ficken" w:date="2021-03-02T09:09:00Z">
            <w:rPr>
              <w:vertAlign w:val="superscript"/>
              <w:lang w:val="en-US"/>
            </w:rPr>
          </w:rPrChange>
        </w:rPr>
        <w:t>2</w:t>
      </w:r>
      <w:r w:rsidRPr="00D14D74">
        <w:rPr>
          <w:lang w:val="en-US"/>
          <w:rPrChange w:id="154" w:author="Cari Ficken" w:date="2021-03-02T09:09:00Z">
            <w:rPr>
              <w:lang w:val="en-US"/>
            </w:rPr>
          </w:rPrChange>
        </w:rPr>
        <w:t xml:space="preserve"> and p-values for the better model. </w:t>
      </w:r>
      <w:r w:rsidRPr="00D14D74">
        <w:rPr>
          <w:rPrChange w:id="155" w:author="Cari Ficken" w:date="2021-03-02T09:09:00Z">
            <w:rPr/>
          </w:rPrChange>
        </w:rPr>
        <w:t>Residuals of the best (polynomial) model displayed very weak spatial autocorrelation (Moran’s I = 0.</w:t>
      </w:r>
      <w:del w:id="156" w:author="Cari Ficken" w:date="2021-03-02T09:16:00Z">
        <w:r w:rsidRPr="00D14D74" w:rsidDel="002E583A">
          <w:rPr>
            <w:rPrChange w:id="157" w:author="Cari Ficken" w:date="2021-03-02T09:09:00Z">
              <w:rPr/>
            </w:rPrChange>
          </w:rPr>
          <w:delText>01</w:delText>
        </w:r>
      </w:del>
      <w:ins w:id="158" w:author="Cari Ficken" w:date="2021-03-02T09:16:00Z">
        <w:r w:rsidR="002E583A" w:rsidRPr="00D14D74">
          <w:rPr>
            <w:rPrChange w:id="159" w:author="Cari Ficken" w:date="2021-03-02T09:09:00Z">
              <w:rPr/>
            </w:rPrChange>
          </w:rPr>
          <w:t>0</w:t>
        </w:r>
        <w:r w:rsidR="002E583A">
          <w:t>4</w:t>
        </w:r>
      </w:ins>
      <w:r w:rsidRPr="002E583A">
        <w:t>, p &lt; 0.001).</w:t>
      </w:r>
    </w:p>
    <w:tbl>
      <w:tblPr>
        <w:tblStyle w:val="TableGrid"/>
        <w:tblW w:w="0" w:type="auto"/>
        <w:tblInd w:w="1440" w:type="dxa"/>
        <w:tblLook w:val="04A0" w:firstRow="1" w:lastRow="0" w:firstColumn="1" w:lastColumn="0" w:noHBand="0" w:noVBand="1"/>
      </w:tblPr>
      <w:tblGrid>
        <w:gridCol w:w="1402"/>
        <w:gridCol w:w="850"/>
        <w:gridCol w:w="1440"/>
        <w:gridCol w:w="974"/>
        <w:gridCol w:w="1318"/>
        <w:gridCol w:w="1007"/>
      </w:tblGrid>
      <w:tr w:rsidR="00A35339" w:rsidRPr="00D14D74" w14:paraId="36ED3C43" w14:textId="77777777" w:rsidTr="002B6235">
        <w:tc>
          <w:tcPr>
            <w:tcW w:w="1402" w:type="dxa"/>
          </w:tcPr>
          <w:p w14:paraId="7E5DD2F6" w14:textId="77777777" w:rsidR="00A35339" w:rsidRPr="00D14D74" w:rsidRDefault="00A35339" w:rsidP="002B6235">
            <w:pPr>
              <w:pStyle w:val="ListParagraph"/>
              <w:ind w:left="0"/>
              <w:rPr>
                <w:rFonts w:ascii="Arial" w:hAnsi="Arial" w:cs="Arial"/>
                <w:lang w:val="en-US"/>
                <w:rPrChange w:id="160" w:author="Cari Ficken" w:date="2021-03-02T09:09:00Z">
                  <w:rPr>
                    <w:rFonts w:ascii="Arial" w:hAnsi="Arial" w:cs="Arial"/>
                    <w:lang w:val="en-US"/>
                  </w:rPr>
                </w:rPrChange>
              </w:rPr>
            </w:pPr>
            <w:r w:rsidRPr="00D14D74">
              <w:rPr>
                <w:rFonts w:ascii="Arial" w:hAnsi="Arial" w:cs="Arial"/>
                <w:lang w:val="en-US"/>
                <w:rPrChange w:id="161" w:author="Cari Ficken" w:date="2021-03-02T09:09:00Z">
                  <w:rPr>
                    <w:rFonts w:ascii="Arial" w:hAnsi="Arial" w:cs="Arial"/>
                    <w:lang w:val="en-US"/>
                  </w:rPr>
                </w:rPrChange>
              </w:rPr>
              <w:t>Model</w:t>
            </w:r>
          </w:p>
        </w:tc>
        <w:tc>
          <w:tcPr>
            <w:tcW w:w="850" w:type="dxa"/>
          </w:tcPr>
          <w:p w14:paraId="70732FF5" w14:textId="77777777" w:rsidR="00A35339" w:rsidRPr="00D14D74" w:rsidRDefault="00A35339" w:rsidP="002B6235">
            <w:pPr>
              <w:pStyle w:val="ListParagraph"/>
              <w:ind w:left="0"/>
              <w:jc w:val="right"/>
              <w:rPr>
                <w:rFonts w:ascii="Arial" w:hAnsi="Arial" w:cs="Arial"/>
                <w:lang w:val="en-US"/>
                <w:rPrChange w:id="162" w:author="Cari Ficken" w:date="2021-03-02T09:09:00Z">
                  <w:rPr>
                    <w:rFonts w:ascii="Arial" w:hAnsi="Arial" w:cs="Arial"/>
                    <w:lang w:val="en-US"/>
                  </w:rPr>
                </w:rPrChange>
              </w:rPr>
            </w:pPr>
            <w:r w:rsidRPr="00D14D74">
              <w:rPr>
                <w:rFonts w:ascii="Arial" w:hAnsi="Arial" w:cs="Arial"/>
                <w:lang w:val="en-US"/>
                <w:rPrChange w:id="163" w:author="Cari Ficken" w:date="2021-03-02T09:09:00Z">
                  <w:rPr>
                    <w:rFonts w:ascii="Arial" w:hAnsi="Arial" w:cs="Arial"/>
                    <w:lang w:val="en-US"/>
                  </w:rPr>
                </w:rPrChange>
              </w:rPr>
              <w:t>df</w:t>
            </w:r>
          </w:p>
        </w:tc>
        <w:tc>
          <w:tcPr>
            <w:tcW w:w="1225" w:type="dxa"/>
          </w:tcPr>
          <w:p w14:paraId="0E03CF4E" w14:textId="77777777" w:rsidR="00A35339" w:rsidRPr="00D14D74" w:rsidRDefault="00A35339" w:rsidP="002B6235">
            <w:pPr>
              <w:pStyle w:val="ListParagraph"/>
              <w:ind w:left="0"/>
              <w:jc w:val="right"/>
              <w:rPr>
                <w:rFonts w:ascii="Arial" w:hAnsi="Arial" w:cs="Arial"/>
                <w:lang w:val="en-US"/>
                <w:rPrChange w:id="164" w:author="Cari Ficken" w:date="2021-03-02T09:09:00Z">
                  <w:rPr>
                    <w:rFonts w:ascii="Arial" w:hAnsi="Arial" w:cs="Arial"/>
                    <w:lang w:val="en-US"/>
                  </w:rPr>
                </w:rPrChange>
              </w:rPr>
            </w:pPr>
            <w:r w:rsidRPr="00D14D74">
              <w:rPr>
                <w:rFonts w:ascii="Arial" w:hAnsi="Arial" w:cs="Arial"/>
                <w:lang w:val="en-US"/>
                <w:rPrChange w:id="165" w:author="Cari Ficken" w:date="2021-03-02T09:09:00Z">
                  <w:rPr>
                    <w:rFonts w:ascii="Arial" w:hAnsi="Arial" w:cs="Arial"/>
                    <w:lang w:val="en-US"/>
                  </w:rPr>
                </w:rPrChange>
              </w:rPr>
              <w:t>AIC</w:t>
            </w:r>
          </w:p>
        </w:tc>
        <w:tc>
          <w:tcPr>
            <w:tcW w:w="974" w:type="dxa"/>
          </w:tcPr>
          <w:p w14:paraId="43349C35" w14:textId="77777777" w:rsidR="00A35339" w:rsidRPr="00D14D74" w:rsidRDefault="00A35339" w:rsidP="002B6235">
            <w:pPr>
              <w:pStyle w:val="ListParagraph"/>
              <w:ind w:left="0"/>
              <w:jc w:val="right"/>
              <w:rPr>
                <w:rFonts w:ascii="Arial" w:hAnsi="Arial" w:cs="Arial"/>
                <w:lang w:val="en-US"/>
                <w:rPrChange w:id="166" w:author="Cari Ficken" w:date="2021-03-02T09:09:00Z">
                  <w:rPr>
                    <w:rFonts w:ascii="Arial" w:hAnsi="Arial" w:cs="Arial"/>
                    <w:lang w:val="en-US"/>
                  </w:rPr>
                </w:rPrChange>
              </w:rPr>
            </w:pPr>
            <w:r w:rsidRPr="00D14D74">
              <w:rPr>
                <w:rFonts w:ascii="Arial" w:hAnsi="Arial" w:cs="Arial"/>
                <w:lang w:val="en-US"/>
                <w:rPrChange w:id="167" w:author="Cari Ficken" w:date="2021-03-02T09:09:00Z">
                  <w:rPr>
                    <w:rFonts w:ascii="Arial" w:hAnsi="Arial" w:cs="Arial"/>
                    <w:lang w:val="en-US"/>
                  </w:rPr>
                </w:rPrChange>
              </w:rPr>
              <w:t>LL</w:t>
            </w:r>
          </w:p>
        </w:tc>
        <w:tc>
          <w:tcPr>
            <w:tcW w:w="1007" w:type="dxa"/>
          </w:tcPr>
          <w:p w14:paraId="545971EC" w14:textId="77777777" w:rsidR="00A35339" w:rsidRPr="00D14D74" w:rsidRDefault="00A35339" w:rsidP="002B6235">
            <w:pPr>
              <w:pStyle w:val="ListParagraph"/>
              <w:ind w:left="0"/>
              <w:jc w:val="right"/>
              <w:rPr>
                <w:rFonts w:ascii="Arial" w:hAnsi="Arial" w:cs="Arial"/>
                <w:vertAlign w:val="superscript"/>
                <w:lang w:val="en-US"/>
                <w:rPrChange w:id="168" w:author="Cari Ficken" w:date="2021-03-02T09:09:00Z">
                  <w:rPr>
                    <w:rFonts w:ascii="Arial" w:hAnsi="Arial" w:cs="Arial"/>
                    <w:vertAlign w:val="superscript"/>
                    <w:lang w:val="en-US"/>
                  </w:rPr>
                </w:rPrChange>
              </w:rPr>
            </w:pPr>
            <w:r w:rsidRPr="00D14D74">
              <w:rPr>
                <w:rFonts w:ascii="Arial" w:hAnsi="Arial" w:cs="Arial"/>
                <w:lang w:val="en-US"/>
                <w:rPrChange w:id="169" w:author="Cari Ficken" w:date="2021-03-02T09:09:00Z">
                  <w:rPr>
                    <w:rFonts w:ascii="Arial" w:hAnsi="Arial" w:cs="Arial"/>
                    <w:lang w:val="en-US"/>
                  </w:rPr>
                </w:rPrChange>
              </w:rPr>
              <w:t>Χ</w:t>
            </w:r>
            <w:r w:rsidRPr="00D14D74">
              <w:rPr>
                <w:rFonts w:ascii="Arial" w:hAnsi="Arial" w:cs="Arial"/>
                <w:vertAlign w:val="superscript"/>
                <w:lang w:val="en-US"/>
                <w:rPrChange w:id="170" w:author="Cari Ficken" w:date="2021-03-02T09:09:00Z">
                  <w:rPr>
                    <w:rFonts w:ascii="Arial" w:hAnsi="Arial" w:cs="Arial"/>
                    <w:vertAlign w:val="superscript"/>
                    <w:lang w:val="en-US"/>
                  </w:rPr>
                </w:rPrChange>
              </w:rPr>
              <w:t>2</w:t>
            </w:r>
          </w:p>
        </w:tc>
        <w:tc>
          <w:tcPr>
            <w:tcW w:w="1007" w:type="dxa"/>
          </w:tcPr>
          <w:p w14:paraId="06744E51" w14:textId="77777777" w:rsidR="00A35339" w:rsidRPr="00D14D74" w:rsidRDefault="00A35339" w:rsidP="002B6235">
            <w:pPr>
              <w:pStyle w:val="ListParagraph"/>
              <w:ind w:left="0"/>
              <w:jc w:val="right"/>
              <w:rPr>
                <w:rFonts w:ascii="Arial" w:hAnsi="Arial" w:cs="Arial"/>
                <w:lang w:val="en-US"/>
                <w:rPrChange w:id="171" w:author="Cari Ficken" w:date="2021-03-02T09:09:00Z">
                  <w:rPr>
                    <w:rFonts w:ascii="Arial" w:hAnsi="Arial" w:cs="Arial"/>
                    <w:lang w:val="en-US"/>
                  </w:rPr>
                </w:rPrChange>
              </w:rPr>
            </w:pPr>
            <w:r w:rsidRPr="00D14D74">
              <w:rPr>
                <w:rFonts w:ascii="Arial" w:hAnsi="Arial" w:cs="Arial"/>
                <w:lang w:val="en-US"/>
                <w:rPrChange w:id="172" w:author="Cari Ficken" w:date="2021-03-02T09:09:00Z">
                  <w:rPr>
                    <w:rFonts w:ascii="Arial" w:hAnsi="Arial" w:cs="Arial"/>
                    <w:lang w:val="en-US"/>
                  </w:rPr>
                </w:rPrChange>
              </w:rPr>
              <w:t>p-value</w:t>
            </w:r>
          </w:p>
        </w:tc>
      </w:tr>
      <w:tr w:rsidR="00A35339" w:rsidRPr="00D14D74" w14:paraId="1A507E77" w14:textId="77777777" w:rsidTr="002B6235">
        <w:tc>
          <w:tcPr>
            <w:tcW w:w="1402" w:type="dxa"/>
          </w:tcPr>
          <w:p w14:paraId="462DB114" w14:textId="77777777" w:rsidR="00A35339" w:rsidRPr="00D14D74" w:rsidRDefault="00A35339" w:rsidP="002B6235">
            <w:pPr>
              <w:pStyle w:val="ListParagraph"/>
              <w:ind w:left="0"/>
              <w:rPr>
                <w:rFonts w:ascii="Arial" w:hAnsi="Arial" w:cs="Arial"/>
                <w:lang w:val="en-US"/>
                <w:rPrChange w:id="173" w:author="Cari Ficken" w:date="2021-03-02T09:09:00Z">
                  <w:rPr>
                    <w:rFonts w:ascii="Arial" w:hAnsi="Arial" w:cs="Arial"/>
                    <w:lang w:val="en-US"/>
                  </w:rPr>
                </w:rPrChange>
              </w:rPr>
            </w:pPr>
            <w:r w:rsidRPr="00D14D74">
              <w:rPr>
                <w:rFonts w:ascii="Arial" w:hAnsi="Arial" w:cs="Arial"/>
                <w:lang w:val="en-US"/>
                <w:rPrChange w:id="174" w:author="Cari Ficken" w:date="2021-03-02T09:09:00Z">
                  <w:rPr>
                    <w:rFonts w:ascii="Arial" w:hAnsi="Arial" w:cs="Arial"/>
                    <w:lang w:val="en-US"/>
                  </w:rPr>
                </w:rPrChange>
              </w:rPr>
              <w:t>Linear</w:t>
            </w:r>
          </w:p>
        </w:tc>
        <w:tc>
          <w:tcPr>
            <w:tcW w:w="850" w:type="dxa"/>
          </w:tcPr>
          <w:p w14:paraId="61EF24D4" w14:textId="7F6AA3D9" w:rsidR="00A35339" w:rsidRPr="00D14D74" w:rsidRDefault="00A35339" w:rsidP="002B6235">
            <w:pPr>
              <w:pStyle w:val="ListParagraph"/>
              <w:ind w:left="0"/>
              <w:jc w:val="right"/>
              <w:rPr>
                <w:rFonts w:ascii="Arial" w:hAnsi="Arial" w:cs="Arial"/>
                <w:lang w:val="en-US"/>
                <w:rPrChange w:id="175" w:author="Cari Ficken" w:date="2021-03-02T09:09:00Z">
                  <w:rPr>
                    <w:rFonts w:ascii="Arial" w:hAnsi="Arial" w:cs="Arial"/>
                    <w:lang w:val="en-US"/>
                  </w:rPr>
                </w:rPrChange>
              </w:rPr>
            </w:pPr>
            <w:del w:id="176" w:author="Cari Ficken" w:date="2021-03-02T09:03:00Z">
              <w:r w:rsidRPr="00D14D74" w:rsidDel="004A5CBE">
                <w:rPr>
                  <w:rFonts w:ascii="Arial" w:hAnsi="Arial" w:cs="Arial"/>
                  <w:lang w:val="en-US"/>
                  <w:rPrChange w:id="177" w:author="Cari Ficken" w:date="2021-03-02T09:09:00Z">
                    <w:rPr>
                      <w:rFonts w:ascii="Arial" w:hAnsi="Arial" w:cs="Arial"/>
                      <w:lang w:val="en-US"/>
                    </w:rPr>
                  </w:rPrChange>
                </w:rPr>
                <w:delText>6</w:delText>
              </w:r>
            </w:del>
            <w:ins w:id="178" w:author="Cari Ficken" w:date="2021-03-02T09:03:00Z">
              <w:r w:rsidR="004A5CBE" w:rsidRPr="00D14D74">
                <w:rPr>
                  <w:rFonts w:ascii="Arial" w:hAnsi="Arial" w:cs="Arial"/>
                  <w:lang w:val="en-US"/>
                  <w:rPrChange w:id="179" w:author="Cari Ficken" w:date="2021-03-02T09:09:00Z">
                    <w:rPr>
                      <w:rFonts w:ascii="Arial" w:hAnsi="Arial" w:cs="Arial"/>
                      <w:lang w:val="en-US"/>
                    </w:rPr>
                  </w:rPrChange>
                </w:rPr>
                <w:t>5</w:t>
              </w:r>
            </w:ins>
          </w:p>
        </w:tc>
        <w:tc>
          <w:tcPr>
            <w:tcW w:w="1225" w:type="dxa"/>
          </w:tcPr>
          <w:p w14:paraId="2E64CDAE" w14:textId="32630335" w:rsidR="00A35339" w:rsidRPr="00D14D74" w:rsidRDefault="00A35339" w:rsidP="002B6235">
            <w:pPr>
              <w:pStyle w:val="ListParagraph"/>
              <w:ind w:left="0"/>
              <w:jc w:val="right"/>
              <w:rPr>
                <w:rFonts w:ascii="Arial" w:hAnsi="Arial" w:cs="Arial"/>
                <w:lang w:val="en-US"/>
                <w:rPrChange w:id="180" w:author="Cari Ficken" w:date="2021-03-02T09:09:00Z">
                  <w:rPr>
                    <w:rFonts w:ascii="Arial" w:hAnsi="Arial" w:cs="Arial"/>
                    <w:lang w:val="en-US"/>
                  </w:rPr>
                </w:rPrChange>
              </w:rPr>
            </w:pPr>
            <w:del w:id="181" w:author="Cari Ficken" w:date="2021-03-02T09:03:00Z">
              <w:r w:rsidRPr="00D14D74" w:rsidDel="004A5CBE">
                <w:rPr>
                  <w:rFonts w:ascii="Arial" w:hAnsi="Arial" w:cs="Arial"/>
                  <w:lang w:val="en-US"/>
                  <w:rPrChange w:id="182" w:author="Cari Ficken" w:date="2021-03-02T09:09:00Z">
                    <w:rPr>
                      <w:rFonts w:ascii="Arial" w:hAnsi="Arial" w:cs="Arial"/>
                      <w:lang w:val="en-US"/>
                    </w:rPr>
                  </w:rPrChange>
                </w:rPr>
                <w:delText>16729</w:delText>
              </w:r>
            </w:del>
            <w:ins w:id="183" w:author="Cari Ficken" w:date="2021-03-02T09:03:00Z">
              <w:r w:rsidR="004A5CBE" w:rsidRPr="00D14D74">
                <w:rPr>
                  <w:rFonts w:ascii="Arial" w:hAnsi="Arial" w:cs="Arial"/>
                  <w:lang w:val="en-US"/>
                  <w:rPrChange w:id="184" w:author="Cari Ficken" w:date="2021-03-02T09:09:00Z">
                    <w:rPr>
                      <w:rFonts w:ascii="Arial" w:hAnsi="Arial" w:cs="Arial"/>
                      <w:lang w:val="en-US"/>
                    </w:rPr>
                  </w:rPrChange>
                </w:rPr>
                <w:t>13095</w:t>
              </w:r>
            </w:ins>
          </w:p>
        </w:tc>
        <w:tc>
          <w:tcPr>
            <w:tcW w:w="974" w:type="dxa"/>
          </w:tcPr>
          <w:p w14:paraId="6C335EEE" w14:textId="3778776A" w:rsidR="00A35339" w:rsidRPr="00D14D74" w:rsidRDefault="00A35339" w:rsidP="002B6235">
            <w:pPr>
              <w:pStyle w:val="ListParagraph"/>
              <w:ind w:left="0"/>
              <w:jc w:val="right"/>
              <w:rPr>
                <w:rFonts w:ascii="Arial" w:hAnsi="Arial" w:cs="Arial"/>
                <w:lang w:val="en-US"/>
                <w:rPrChange w:id="185" w:author="Cari Ficken" w:date="2021-03-02T09:09:00Z">
                  <w:rPr>
                    <w:rFonts w:ascii="Arial" w:hAnsi="Arial" w:cs="Arial"/>
                    <w:lang w:val="en-US"/>
                  </w:rPr>
                </w:rPrChange>
              </w:rPr>
            </w:pPr>
            <w:del w:id="186" w:author="Cari Ficken" w:date="2021-03-02T09:03:00Z">
              <w:r w:rsidRPr="00D14D74" w:rsidDel="004A5CBE">
                <w:rPr>
                  <w:rFonts w:ascii="Arial" w:hAnsi="Arial" w:cs="Arial"/>
                  <w:lang w:val="en-US"/>
                  <w:rPrChange w:id="187" w:author="Cari Ficken" w:date="2021-03-02T09:09:00Z">
                    <w:rPr>
                      <w:rFonts w:ascii="Arial" w:hAnsi="Arial" w:cs="Arial"/>
                      <w:lang w:val="en-US"/>
                    </w:rPr>
                  </w:rPrChange>
                </w:rPr>
                <w:delText>-8358.3</w:delText>
              </w:r>
            </w:del>
            <w:ins w:id="188" w:author="Cari Ficken" w:date="2021-03-02T09:03:00Z">
              <w:r w:rsidR="004A5CBE" w:rsidRPr="00D14D74">
                <w:rPr>
                  <w:rFonts w:ascii="Arial" w:hAnsi="Arial" w:cs="Arial"/>
                  <w:lang w:val="en-US"/>
                  <w:rPrChange w:id="189" w:author="Cari Ficken" w:date="2021-03-02T09:09:00Z">
                    <w:rPr>
                      <w:rFonts w:ascii="Arial" w:hAnsi="Arial" w:cs="Arial"/>
                      <w:lang w:val="en-US"/>
                    </w:rPr>
                  </w:rPrChange>
                </w:rPr>
                <w:t>-6542.</w:t>
              </w:r>
            </w:ins>
            <w:ins w:id="190" w:author="Cari Ficken" w:date="2021-03-02T09:04:00Z">
              <w:r w:rsidR="004A5CBE" w:rsidRPr="00D14D74">
                <w:rPr>
                  <w:rFonts w:ascii="Arial" w:hAnsi="Arial" w:cs="Arial"/>
                  <w:lang w:val="en-US"/>
                  <w:rPrChange w:id="191" w:author="Cari Ficken" w:date="2021-03-02T09:09:00Z">
                    <w:rPr>
                      <w:rFonts w:ascii="Arial" w:hAnsi="Arial" w:cs="Arial"/>
                      <w:lang w:val="en-US"/>
                    </w:rPr>
                  </w:rPrChange>
                </w:rPr>
                <w:t>7</w:t>
              </w:r>
            </w:ins>
          </w:p>
        </w:tc>
        <w:tc>
          <w:tcPr>
            <w:tcW w:w="1007" w:type="dxa"/>
          </w:tcPr>
          <w:p w14:paraId="09CDBEAF" w14:textId="77777777" w:rsidR="00A35339" w:rsidRPr="00D14D74" w:rsidRDefault="00A35339" w:rsidP="002B6235">
            <w:pPr>
              <w:pStyle w:val="ListParagraph"/>
              <w:ind w:left="0"/>
              <w:jc w:val="right"/>
              <w:rPr>
                <w:rFonts w:ascii="Arial" w:hAnsi="Arial" w:cs="Arial"/>
                <w:lang w:val="en-US"/>
                <w:rPrChange w:id="192" w:author="Cari Ficken" w:date="2021-03-02T09:09:00Z">
                  <w:rPr>
                    <w:rFonts w:ascii="Arial" w:hAnsi="Arial" w:cs="Arial"/>
                    <w:lang w:val="en-US"/>
                  </w:rPr>
                </w:rPrChange>
              </w:rPr>
            </w:pPr>
          </w:p>
        </w:tc>
        <w:tc>
          <w:tcPr>
            <w:tcW w:w="1007" w:type="dxa"/>
          </w:tcPr>
          <w:p w14:paraId="3518FA8B" w14:textId="77777777" w:rsidR="00A35339" w:rsidRPr="00D14D74" w:rsidRDefault="00A35339" w:rsidP="002B6235">
            <w:pPr>
              <w:pStyle w:val="ListParagraph"/>
              <w:ind w:left="0"/>
              <w:jc w:val="right"/>
              <w:rPr>
                <w:rFonts w:ascii="Arial" w:hAnsi="Arial" w:cs="Arial"/>
                <w:lang w:val="en-US"/>
                <w:rPrChange w:id="193" w:author="Cari Ficken" w:date="2021-03-02T09:09:00Z">
                  <w:rPr>
                    <w:rFonts w:ascii="Arial" w:hAnsi="Arial" w:cs="Arial"/>
                    <w:lang w:val="en-US"/>
                  </w:rPr>
                </w:rPrChange>
              </w:rPr>
            </w:pPr>
          </w:p>
        </w:tc>
      </w:tr>
      <w:tr w:rsidR="00A35339" w:rsidRPr="00D14D74" w14:paraId="769D5B61" w14:textId="77777777" w:rsidTr="002B6235">
        <w:tc>
          <w:tcPr>
            <w:tcW w:w="1402" w:type="dxa"/>
          </w:tcPr>
          <w:p w14:paraId="1D105826" w14:textId="77777777" w:rsidR="00A35339" w:rsidRPr="00D14D74" w:rsidRDefault="00A35339" w:rsidP="002B6235">
            <w:pPr>
              <w:pStyle w:val="ListParagraph"/>
              <w:ind w:left="0"/>
              <w:rPr>
                <w:rFonts w:ascii="Arial" w:hAnsi="Arial" w:cs="Arial"/>
                <w:lang w:val="en-US"/>
                <w:rPrChange w:id="194" w:author="Cari Ficken" w:date="2021-03-02T09:09:00Z">
                  <w:rPr>
                    <w:rFonts w:ascii="Arial" w:hAnsi="Arial" w:cs="Arial"/>
                    <w:lang w:val="en-US"/>
                  </w:rPr>
                </w:rPrChange>
              </w:rPr>
            </w:pPr>
            <w:r w:rsidRPr="00D14D74">
              <w:rPr>
                <w:rFonts w:ascii="Arial" w:hAnsi="Arial" w:cs="Arial"/>
                <w:lang w:val="en-US"/>
                <w:rPrChange w:id="195" w:author="Cari Ficken" w:date="2021-03-02T09:09:00Z">
                  <w:rPr>
                    <w:rFonts w:ascii="Arial" w:hAnsi="Arial" w:cs="Arial"/>
                    <w:lang w:val="en-US"/>
                  </w:rPr>
                </w:rPrChange>
              </w:rPr>
              <w:t>Polynomial</w:t>
            </w:r>
          </w:p>
        </w:tc>
        <w:tc>
          <w:tcPr>
            <w:tcW w:w="850" w:type="dxa"/>
          </w:tcPr>
          <w:p w14:paraId="17127722" w14:textId="6987699F" w:rsidR="00A35339" w:rsidRPr="00D14D74" w:rsidRDefault="00A35339" w:rsidP="002B6235">
            <w:pPr>
              <w:pStyle w:val="ListParagraph"/>
              <w:ind w:left="0"/>
              <w:jc w:val="right"/>
              <w:rPr>
                <w:rFonts w:ascii="Arial" w:hAnsi="Arial" w:cs="Arial"/>
                <w:lang w:val="en-US"/>
                <w:rPrChange w:id="196" w:author="Cari Ficken" w:date="2021-03-02T09:09:00Z">
                  <w:rPr>
                    <w:rFonts w:ascii="Arial" w:hAnsi="Arial" w:cs="Arial"/>
                    <w:lang w:val="en-US"/>
                  </w:rPr>
                </w:rPrChange>
              </w:rPr>
            </w:pPr>
            <w:del w:id="197" w:author="Cari Ficken" w:date="2021-03-02T09:04:00Z">
              <w:r w:rsidRPr="00D14D74" w:rsidDel="004A5CBE">
                <w:rPr>
                  <w:rFonts w:ascii="Arial" w:hAnsi="Arial" w:cs="Arial"/>
                  <w:lang w:val="en-US"/>
                  <w:rPrChange w:id="198" w:author="Cari Ficken" w:date="2021-03-02T09:09:00Z">
                    <w:rPr>
                      <w:rFonts w:ascii="Arial" w:hAnsi="Arial" w:cs="Arial"/>
                      <w:lang w:val="en-US"/>
                    </w:rPr>
                  </w:rPrChange>
                </w:rPr>
                <w:delText>7</w:delText>
              </w:r>
            </w:del>
            <w:ins w:id="199" w:author="Cari Ficken" w:date="2021-03-02T09:04:00Z">
              <w:r w:rsidR="004A5CBE" w:rsidRPr="00D14D74">
                <w:rPr>
                  <w:rFonts w:ascii="Arial" w:hAnsi="Arial" w:cs="Arial"/>
                  <w:lang w:val="en-US"/>
                  <w:rPrChange w:id="200" w:author="Cari Ficken" w:date="2021-03-02T09:09:00Z">
                    <w:rPr>
                      <w:rFonts w:ascii="Arial" w:hAnsi="Arial" w:cs="Arial"/>
                      <w:lang w:val="en-US"/>
                    </w:rPr>
                  </w:rPrChange>
                </w:rPr>
                <w:t>6</w:t>
              </w:r>
            </w:ins>
          </w:p>
        </w:tc>
        <w:tc>
          <w:tcPr>
            <w:tcW w:w="1225" w:type="dxa"/>
          </w:tcPr>
          <w:p w14:paraId="3A711836" w14:textId="23FD86B2"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201" w:author="Cari Ficken" w:date="2021-03-02T09:09:00Z">
                  <w:rPr>
                    <w:rFonts w:eastAsia="Times New Roman"/>
                  </w:rPr>
                </w:rPrChange>
              </w:rPr>
            </w:pPr>
            <w:del w:id="202" w:author="Cari Ficken" w:date="2021-03-02T09:04:00Z">
              <w:r w:rsidRPr="00D14D74" w:rsidDel="004A5CBE">
                <w:rPr>
                  <w:rFonts w:eastAsia="Times New Roman"/>
                  <w:rPrChange w:id="203" w:author="Cari Ficken" w:date="2021-03-02T09:09:00Z">
                    <w:rPr>
                      <w:rFonts w:eastAsia="Times New Roman"/>
                    </w:rPr>
                  </w:rPrChange>
                </w:rPr>
                <w:delText>16629</w:delText>
              </w:r>
            </w:del>
            <w:ins w:id="204" w:author="Cari Ficken" w:date="2021-03-02T09:04:00Z">
              <w:r w:rsidR="004A5CBE" w:rsidRPr="00D14D74">
                <w:rPr>
                  <w:rFonts w:eastAsia="Times New Roman"/>
                  <w:rPrChange w:id="205" w:author="Cari Ficken" w:date="2021-03-02T09:09:00Z">
                    <w:rPr>
                      <w:rFonts w:eastAsia="Times New Roman"/>
                    </w:rPr>
                  </w:rPrChange>
                </w:rPr>
                <w:t>13007</w:t>
              </w:r>
            </w:ins>
          </w:p>
        </w:tc>
        <w:tc>
          <w:tcPr>
            <w:tcW w:w="974" w:type="dxa"/>
          </w:tcPr>
          <w:p w14:paraId="1FBAA6B0" w14:textId="087380E7" w:rsidR="00A35339" w:rsidRPr="00D14D74" w:rsidRDefault="00A35339" w:rsidP="002B6235">
            <w:pPr>
              <w:pStyle w:val="HTMLPreformatted"/>
              <w:shd w:val="clear" w:color="auto" w:fill="FFFFFF"/>
              <w:contextualSpacing/>
              <w:jc w:val="right"/>
              <w:rPr>
                <w:rFonts w:ascii="Arial" w:hAnsi="Arial" w:cs="Arial"/>
                <w:sz w:val="22"/>
                <w:szCs w:val="22"/>
                <w:rPrChange w:id="206" w:author="Cari Ficken" w:date="2021-03-02T09:09:00Z">
                  <w:rPr>
                    <w:rFonts w:ascii="Arial" w:hAnsi="Arial" w:cs="Arial"/>
                    <w:sz w:val="22"/>
                    <w:szCs w:val="22"/>
                  </w:rPr>
                </w:rPrChange>
              </w:rPr>
            </w:pPr>
            <w:del w:id="207" w:author="Cari Ficken" w:date="2021-03-02T09:04:00Z">
              <w:r w:rsidRPr="00D14D74" w:rsidDel="004A5CBE">
                <w:rPr>
                  <w:rFonts w:ascii="Arial" w:hAnsi="Arial" w:cs="Arial"/>
                  <w:sz w:val="22"/>
                  <w:szCs w:val="22"/>
                  <w:rPrChange w:id="208" w:author="Cari Ficken" w:date="2021-03-02T09:09:00Z">
                    <w:rPr>
                      <w:rFonts w:ascii="Arial" w:hAnsi="Arial" w:cs="Arial"/>
                      <w:sz w:val="22"/>
                      <w:szCs w:val="22"/>
                    </w:rPr>
                  </w:rPrChange>
                </w:rPr>
                <w:delText>-8307.7</w:delText>
              </w:r>
            </w:del>
            <w:ins w:id="209" w:author="Cari Ficken" w:date="2021-03-02T09:04:00Z">
              <w:r w:rsidR="004A5CBE" w:rsidRPr="00D14D74">
                <w:rPr>
                  <w:rFonts w:ascii="Arial" w:hAnsi="Arial" w:cs="Arial"/>
                  <w:sz w:val="22"/>
                  <w:szCs w:val="22"/>
                  <w:rPrChange w:id="210" w:author="Cari Ficken" w:date="2021-03-02T09:09:00Z">
                    <w:rPr>
                      <w:rFonts w:ascii="Arial" w:hAnsi="Arial" w:cs="Arial"/>
                      <w:sz w:val="22"/>
                      <w:szCs w:val="22"/>
                    </w:rPr>
                  </w:rPrChange>
                </w:rPr>
                <w:t>-6497.3</w:t>
              </w:r>
            </w:ins>
          </w:p>
        </w:tc>
        <w:tc>
          <w:tcPr>
            <w:tcW w:w="1007" w:type="dxa"/>
          </w:tcPr>
          <w:p w14:paraId="569963F6" w14:textId="2A33AED6" w:rsidR="00A35339" w:rsidRPr="00D14D74" w:rsidRDefault="00A35339" w:rsidP="002B6235">
            <w:pPr>
              <w:pStyle w:val="ListParagraph"/>
              <w:ind w:left="0"/>
              <w:jc w:val="right"/>
              <w:rPr>
                <w:rFonts w:ascii="Arial" w:hAnsi="Arial" w:cs="Arial"/>
                <w:lang w:val="en-US"/>
                <w:rPrChange w:id="211" w:author="Cari Ficken" w:date="2021-03-02T09:09:00Z">
                  <w:rPr>
                    <w:rFonts w:ascii="Arial" w:hAnsi="Arial" w:cs="Arial"/>
                    <w:lang w:val="en-US"/>
                  </w:rPr>
                </w:rPrChange>
              </w:rPr>
            </w:pPr>
            <w:del w:id="212" w:author="Cari Ficken" w:date="2021-03-02T09:04:00Z">
              <w:r w:rsidRPr="00D14D74" w:rsidDel="004A5CBE">
                <w:rPr>
                  <w:rFonts w:ascii="Arial" w:hAnsi="Arial" w:cs="Arial"/>
                  <w:lang w:val="en-US"/>
                  <w:rPrChange w:id="213" w:author="Cari Ficken" w:date="2021-03-02T09:09:00Z">
                    <w:rPr>
                      <w:rFonts w:ascii="Arial" w:hAnsi="Arial" w:cs="Arial"/>
                      <w:lang w:val="en-US"/>
                    </w:rPr>
                  </w:rPrChange>
                </w:rPr>
                <w:delText>101.3</w:delText>
              </w:r>
            </w:del>
            <w:ins w:id="214" w:author="Cari Ficken" w:date="2021-03-02T09:04:00Z">
              <w:r w:rsidR="004A5CBE" w:rsidRPr="00D14D74">
                <w:rPr>
                  <w:rFonts w:ascii="Arial" w:hAnsi="Arial" w:cs="Arial"/>
                  <w:lang w:val="en-US"/>
                  <w:rPrChange w:id="215" w:author="Cari Ficken" w:date="2021-03-02T09:09:00Z">
                    <w:rPr>
                      <w:rFonts w:ascii="Arial" w:hAnsi="Arial" w:cs="Arial"/>
                      <w:lang w:val="en-US"/>
                    </w:rPr>
                  </w:rPrChange>
                </w:rPr>
                <w:t>90.67</w:t>
              </w:r>
            </w:ins>
          </w:p>
        </w:tc>
        <w:tc>
          <w:tcPr>
            <w:tcW w:w="1007" w:type="dxa"/>
          </w:tcPr>
          <w:p w14:paraId="559CACC8" w14:textId="77777777" w:rsidR="00A35339" w:rsidRPr="00D14D74" w:rsidRDefault="00A35339" w:rsidP="002B6235">
            <w:pPr>
              <w:pStyle w:val="ListParagraph"/>
              <w:ind w:left="0"/>
              <w:jc w:val="right"/>
              <w:rPr>
                <w:rFonts w:ascii="Arial" w:hAnsi="Arial" w:cs="Arial"/>
                <w:lang w:val="en-US"/>
                <w:rPrChange w:id="216" w:author="Cari Ficken" w:date="2021-03-02T09:09:00Z">
                  <w:rPr>
                    <w:rFonts w:ascii="Arial" w:hAnsi="Arial" w:cs="Arial"/>
                    <w:lang w:val="en-US"/>
                  </w:rPr>
                </w:rPrChange>
              </w:rPr>
            </w:pPr>
            <w:r w:rsidRPr="00D14D74">
              <w:rPr>
                <w:rFonts w:ascii="Arial" w:hAnsi="Arial" w:cs="Arial"/>
                <w:lang w:val="en-US"/>
                <w:rPrChange w:id="217" w:author="Cari Ficken" w:date="2021-03-02T09:09:00Z">
                  <w:rPr>
                    <w:rFonts w:ascii="Arial" w:hAnsi="Arial" w:cs="Arial"/>
                    <w:lang w:val="en-US"/>
                  </w:rPr>
                </w:rPrChange>
              </w:rPr>
              <w:t>&lt;0.001</w:t>
            </w:r>
          </w:p>
        </w:tc>
      </w:tr>
    </w:tbl>
    <w:p w14:paraId="0DC79991" w14:textId="77777777" w:rsidR="00A35339" w:rsidRPr="00D14D74" w:rsidRDefault="00A35339" w:rsidP="00A35339">
      <w:pPr>
        <w:contextualSpacing/>
        <w:rPr>
          <w:lang w:val="en-US"/>
          <w:rPrChange w:id="218" w:author="Cari Ficken" w:date="2021-03-02T09:09:00Z">
            <w:rPr>
              <w:lang w:val="en-US"/>
            </w:rPr>
          </w:rPrChange>
        </w:rPr>
      </w:pPr>
    </w:p>
    <w:p w14:paraId="3D5B16EF" w14:textId="77777777" w:rsidR="00A35339" w:rsidRPr="00D14D74" w:rsidRDefault="00A35339" w:rsidP="00A35339">
      <w:pPr>
        <w:contextualSpacing/>
        <w:rPr>
          <w:lang w:val="en-US"/>
          <w:rPrChange w:id="219" w:author="Cari Ficken" w:date="2021-03-02T09:09:00Z">
            <w:rPr>
              <w:lang w:val="en-US"/>
            </w:rPr>
          </w:rPrChange>
        </w:rPr>
      </w:pPr>
    </w:p>
    <w:p w14:paraId="6A8B9EB2" w14:textId="77777777" w:rsidR="00A35339" w:rsidRPr="00D14D74" w:rsidRDefault="00A35339" w:rsidP="00A35339">
      <w:pPr>
        <w:contextualSpacing/>
        <w:rPr>
          <w:lang w:val="en-US"/>
          <w:rPrChange w:id="220" w:author="Cari Ficken" w:date="2021-03-02T09:09:00Z">
            <w:rPr>
              <w:lang w:val="en-US"/>
            </w:rPr>
          </w:rPrChange>
        </w:rPr>
      </w:pPr>
      <w:r w:rsidRPr="00D14D74">
        <w:rPr>
          <w:lang w:val="en-US"/>
          <w:rPrChange w:id="221" w:author="Cari Ficken" w:date="2021-03-02T09:09:00Z">
            <w:rPr>
              <w:lang w:val="en-US"/>
            </w:rPr>
          </w:rPrChange>
        </w:rPr>
        <w:t>(iii) Chi-squared likelihood ratio test of the polynomial and polynomial interaction (i.e. HD</w:t>
      </w:r>
      <w:r w:rsidRPr="00D14D74">
        <w:rPr>
          <w:vertAlign w:val="superscript"/>
          <w:lang w:val="en-US"/>
          <w:rPrChange w:id="222" w:author="Cari Ficken" w:date="2021-03-02T09:09:00Z">
            <w:rPr>
              <w:vertAlign w:val="superscript"/>
              <w:lang w:val="en-US"/>
            </w:rPr>
          </w:rPrChange>
        </w:rPr>
        <w:t>2</w:t>
      </w:r>
      <w:r w:rsidRPr="00D14D74">
        <w:rPr>
          <w:lang w:val="en-US"/>
          <w:rPrChange w:id="223" w:author="Cari Ficken" w:date="2021-03-02T09:09:00Z">
            <w:rPr>
              <w:lang w:val="en-US"/>
            </w:rPr>
          </w:rPrChange>
        </w:rPr>
        <w:t xml:space="preserve"> x Nonnatives) models predicting species richness. We report degrees of freedom (df), AIC scores, log-likelihoods (LL), and Χ</w:t>
      </w:r>
      <w:r w:rsidRPr="00D14D74">
        <w:rPr>
          <w:vertAlign w:val="superscript"/>
          <w:lang w:val="en-US"/>
          <w:rPrChange w:id="224" w:author="Cari Ficken" w:date="2021-03-02T09:09:00Z">
            <w:rPr>
              <w:vertAlign w:val="superscript"/>
              <w:lang w:val="en-US"/>
            </w:rPr>
          </w:rPrChange>
        </w:rPr>
        <w:t>2</w:t>
      </w:r>
      <w:r w:rsidRPr="00D14D74">
        <w:rPr>
          <w:lang w:val="en-US"/>
          <w:rPrChange w:id="225" w:author="Cari Ficken" w:date="2021-03-02T09:09:00Z">
            <w:rPr>
              <w:lang w:val="en-US"/>
            </w:rPr>
          </w:rPrChange>
        </w:rPr>
        <w:t xml:space="preserve"> and p-values for the better model.</w:t>
      </w:r>
    </w:p>
    <w:tbl>
      <w:tblPr>
        <w:tblStyle w:val="TableGrid"/>
        <w:tblW w:w="0" w:type="auto"/>
        <w:tblInd w:w="1440" w:type="dxa"/>
        <w:tblLayout w:type="fixed"/>
        <w:tblLook w:val="04A0" w:firstRow="1" w:lastRow="0" w:firstColumn="1" w:lastColumn="0" w:noHBand="0" w:noVBand="1"/>
      </w:tblPr>
      <w:tblGrid>
        <w:gridCol w:w="1402"/>
        <w:gridCol w:w="850"/>
        <w:gridCol w:w="1225"/>
        <w:gridCol w:w="1043"/>
        <w:gridCol w:w="851"/>
        <w:gridCol w:w="992"/>
      </w:tblGrid>
      <w:tr w:rsidR="00A35339" w:rsidRPr="00D14D74" w14:paraId="4398F2C8" w14:textId="77777777" w:rsidTr="002B6235">
        <w:tc>
          <w:tcPr>
            <w:tcW w:w="1402" w:type="dxa"/>
          </w:tcPr>
          <w:p w14:paraId="095404A2" w14:textId="77777777" w:rsidR="00A35339" w:rsidRPr="00D14D74" w:rsidRDefault="00A35339" w:rsidP="002B6235">
            <w:pPr>
              <w:pStyle w:val="ListParagraph"/>
              <w:ind w:left="0"/>
              <w:rPr>
                <w:rFonts w:ascii="Arial" w:hAnsi="Arial" w:cs="Arial"/>
                <w:lang w:val="en-US"/>
                <w:rPrChange w:id="226" w:author="Cari Ficken" w:date="2021-03-02T09:09:00Z">
                  <w:rPr>
                    <w:rFonts w:ascii="Arial" w:hAnsi="Arial" w:cs="Arial"/>
                    <w:lang w:val="en-US"/>
                  </w:rPr>
                </w:rPrChange>
              </w:rPr>
            </w:pPr>
            <w:r w:rsidRPr="00D14D74">
              <w:rPr>
                <w:rFonts w:ascii="Arial" w:hAnsi="Arial" w:cs="Arial"/>
                <w:lang w:val="en-US"/>
                <w:rPrChange w:id="227" w:author="Cari Ficken" w:date="2021-03-02T09:09:00Z">
                  <w:rPr>
                    <w:rFonts w:ascii="Arial" w:hAnsi="Arial" w:cs="Arial"/>
                    <w:lang w:val="en-US"/>
                  </w:rPr>
                </w:rPrChange>
              </w:rPr>
              <w:t>Model</w:t>
            </w:r>
          </w:p>
        </w:tc>
        <w:tc>
          <w:tcPr>
            <w:tcW w:w="850" w:type="dxa"/>
          </w:tcPr>
          <w:p w14:paraId="774278E4" w14:textId="77777777" w:rsidR="00A35339" w:rsidRPr="00D14D74" w:rsidRDefault="00A35339" w:rsidP="002B6235">
            <w:pPr>
              <w:pStyle w:val="ListParagraph"/>
              <w:ind w:left="0"/>
              <w:jc w:val="right"/>
              <w:rPr>
                <w:rFonts w:ascii="Arial" w:hAnsi="Arial" w:cs="Arial"/>
                <w:lang w:val="en-US"/>
                <w:rPrChange w:id="228" w:author="Cari Ficken" w:date="2021-03-02T09:09:00Z">
                  <w:rPr>
                    <w:rFonts w:ascii="Arial" w:hAnsi="Arial" w:cs="Arial"/>
                    <w:lang w:val="en-US"/>
                  </w:rPr>
                </w:rPrChange>
              </w:rPr>
            </w:pPr>
            <w:r w:rsidRPr="00D14D74">
              <w:rPr>
                <w:rFonts w:ascii="Arial" w:hAnsi="Arial" w:cs="Arial"/>
                <w:lang w:val="en-US"/>
                <w:rPrChange w:id="229" w:author="Cari Ficken" w:date="2021-03-02T09:09:00Z">
                  <w:rPr>
                    <w:rFonts w:ascii="Arial" w:hAnsi="Arial" w:cs="Arial"/>
                    <w:lang w:val="en-US"/>
                  </w:rPr>
                </w:rPrChange>
              </w:rPr>
              <w:t>df</w:t>
            </w:r>
          </w:p>
        </w:tc>
        <w:tc>
          <w:tcPr>
            <w:tcW w:w="1225" w:type="dxa"/>
          </w:tcPr>
          <w:p w14:paraId="4C24ABF4" w14:textId="77777777" w:rsidR="00A35339" w:rsidRPr="00D14D74" w:rsidRDefault="00A35339" w:rsidP="002B6235">
            <w:pPr>
              <w:pStyle w:val="ListParagraph"/>
              <w:ind w:left="0"/>
              <w:jc w:val="right"/>
              <w:rPr>
                <w:rFonts w:ascii="Arial" w:hAnsi="Arial" w:cs="Arial"/>
                <w:lang w:val="en-US"/>
                <w:rPrChange w:id="230" w:author="Cari Ficken" w:date="2021-03-02T09:09:00Z">
                  <w:rPr>
                    <w:rFonts w:ascii="Arial" w:hAnsi="Arial" w:cs="Arial"/>
                    <w:lang w:val="en-US"/>
                  </w:rPr>
                </w:rPrChange>
              </w:rPr>
            </w:pPr>
            <w:r w:rsidRPr="00D14D74">
              <w:rPr>
                <w:rFonts w:ascii="Arial" w:hAnsi="Arial" w:cs="Arial"/>
                <w:lang w:val="en-US"/>
                <w:rPrChange w:id="231" w:author="Cari Ficken" w:date="2021-03-02T09:09:00Z">
                  <w:rPr>
                    <w:rFonts w:ascii="Arial" w:hAnsi="Arial" w:cs="Arial"/>
                    <w:lang w:val="en-US"/>
                  </w:rPr>
                </w:rPrChange>
              </w:rPr>
              <w:t>AIC</w:t>
            </w:r>
          </w:p>
        </w:tc>
        <w:tc>
          <w:tcPr>
            <w:tcW w:w="1043" w:type="dxa"/>
          </w:tcPr>
          <w:p w14:paraId="35E5837C" w14:textId="77777777" w:rsidR="00A35339" w:rsidRPr="00D14D74" w:rsidRDefault="00A35339" w:rsidP="002B6235">
            <w:pPr>
              <w:pStyle w:val="ListParagraph"/>
              <w:ind w:left="0"/>
              <w:jc w:val="right"/>
              <w:rPr>
                <w:rFonts w:ascii="Arial" w:hAnsi="Arial" w:cs="Arial"/>
                <w:lang w:val="en-US"/>
                <w:rPrChange w:id="232" w:author="Cari Ficken" w:date="2021-03-02T09:09:00Z">
                  <w:rPr>
                    <w:rFonts w:ascii="Arial" w:hAnsi="Arial" w:cs="Arial"/>
                    <w:lang w:val="en-US"/>
                  </w:rPr>
                </w:rPrChange>
              </w:rPr>
            </w:pPr>
            <w:r w:rsidRPr="00D14D74">
              <w:rPr>
                <w:rFonts w:ascii="Arial" w:hAnsi="Arial" w:cs="Arial"/>
                <w:lang w:val="en-US"/>
                <w:rPrChange w:id="233" w:author="Cari Ficken" w:date="2021-03-02T09:09:00Z">
                  <w:rPr>
                    <w:rFonts w:ascii="Arial" w:hAnsi="Arial" w:cs="Arial"/>
                    <w:lang w:val="en-US"/>
                  </w:rPr>
                </w:rPrChange>
              </w:rPr>
              <w:t>LL</w:t>
            </w:r>
          </w:p>
        </w:tc>
        <w:tc>
          <w:tcPr>
            <w:tcW w:w="851" w:type="dxa"/>
          </w:tcPr>
          <w:p w14:paraId="40F20FB4" w14:textId="77777777" w:rsidR="00A35339" w:rsidRPr="00D14D74" w:rsidRDefault="00A35339" w:rsidP="002B6235">
            <w:pPr>
              <w:pStyle w:val="ListParagraph"/>
              <w:ind w:left="0"/>
              <w:jc w:val="right"/>
              <w:rPr>
                <w:rFonts w:ascii="Arial" w:hAnsi="Arial" w:cs="Arial"/>
                <w:vertAlign w:val="superscript"/>
                <w:lang w:val="en-US"/>
                <w:rPrChange w:id="234" w:author="Cari Ficken" w:date="2021-03-02T09:09:00Z">
                  <w:rPr>
                    <w:rFonts w:ascii="Arial" w:hAnsi="Arial" w:cs="Arial"/>
                    <w:vertAlign w:val="superscript"/>
                    <w:lang w:val="en-US"/>
                  </w:rPr>
                </w:rPrChange>
              </w:rPr>
            </w:pPr>
            <w:r w:rsidRPr="00D14D74">
              <w:rPr>
                <w:rFonts w:ascii="Arial" w:hAnsi="Arial" w:cs="Arial"/>
                <w:lang w:val="en-US"/>
                <w:rPrChange w:id="235" w:author="Cari Ficken" w:date="2021-03-02T09:09:00Z">
                  <w:rPr>
                    <w:rFonts w:ascii="Arial" w:hAnsi="Arial" w:cs="Arial"/>
                    <w:lang w:val="en-US"/>
                  </w:rPr>
                </w:rPrChange>
              </w:rPr>
              <w:t>Χ</w:t>
            </w:r>
            <w:r w:rsidRPr="00D14D74">
              <w:rPr>
                <w:rFonts w:ascii="Arial" w:hAnsi="Arial" w:cs="Arial"/>
                <w:vertAlign w:val="superscript"/>
                <w:lang w:val="en-US"/>
                <w:rPrChange w:id="236" w:author="Cari Ficken" w:date="2021-03-02T09:09:00Z">
                  <w:rPr>
                    <w:rFonts w:ascii="Arial" w:hAnsi="Arial" w:cs="Arial"/>
                    <w:vertAlign w:val="superscript"/>
                    <w:lang w:val="en-US"/>
                  </w:rPr>
                </w:rPrChange>
              </w:rPr>
              <w:t>2</w:t>
            </w:r>
          </w:p>
        </w:tc>
        <w:tc>
          <w:tcPr>
            <w:tcW w:w="992" w:type="dxa"/>
          </w:tcPr>
          <w:p w14:paraId="21513632" w14:textId="77777777" w:rsidR="00A35339" w:rsidRPr="00D14D74" w:rsidRDefault="00A35339" w:rsidP="002B6235">
            <w:pPr>
              <w:pStyle w:val="ListParagraph"/>
              <w:ind w:left="0"/>
              <w:jc w:val="right"/>
              <w:rPr>
                <w:rFonts w:ascii="Arial" w:hAnsi="Arial" w:cs="Arial"/>
                <w:lang w:val="en-US"/>
                <w:rPrChange w:id="237" w:author="Cari Ficken" w:date="2021-03-02T09:09:00Z">
                  <w:rPr>
                    <w:rFonts w:ascii="Arial" w:hAnsi="Arial" w:cs="Arial"/>
                    <w:lang w:val="en-US"/>
                  </w:rPr>
                </w:rPrChange>
              </w:rPr>
            </w:pPr>
            <w:r w:rsidRPr="00D14D74">
              <w:rPr>
                <w:rFonts w:ascii="Arial" w:hAnsi="Arial" w:cs="Arial"/>
                <w:lang w:val="en-US"/>
                <w:rPrChange w:id="238" w:author="Cari Ficken" w:date="2021-03-02T09:09:00Z">
                  <w:rPr>
                    <w:rFonts w:ascii="Arial" w:hAnsi="Arial" w:cs="Arial"/>
                    <w:lang w:val="en-US"/>
                  </w:rPr>
                </w:rPrChange>
              </w:rPr>
              <w:t>p-value</w:t>
            </w:r>
          </w:p>
        </w:tc>
      </w:tr>
      <w:tr w:rsidR="00A35339" w:rsidRPr="00D14D74" w14:paraId="27449ECC" w14:textId="77777777" w:rsidTr="002B6235">
        <w:tc>
          <w:tcPr>
            <w:tcW w:w="1402" w:type="dxa"/>
          </w:tcPr>
          <w:p w14:paraId="5DA6BB98" w14:textId="77777777" w:rsidR="00A35339" w:rsidRPr="00D14D74" w:rsidRDefault="00A35339" w:rsidP="002B6235">
            <w:pPr>
              <w:pStyle w:val="ListParagraph"/>
              <w:ind w:left="0"/>
              <w:rPr>
                <w:rFonts w:ascii="Arial" w:hAnsi="Arial" w:cs="Arial"/>
                <w:lang w:val="en-US"/>
                <w:rPrChange w:id="239" w:author="Cari Ficken" w:date="2021-03-02T09:09:00Z">
                  <w:rPr>
                    <w:rFonts w:ascii="Arial" w:hAnsi="Arial" w:cs="Arial"/>
                    <w:lang w:val="en-US"/>
                  </w:rPr>
                </w:rPrChange>
              </w:rPr>
            </w:pPr>
            <w:r w:rsidRPr="00D14D74">
              <w:rPr>
                <w:rFonts w:ascii="Arial" w:hAnsi="Arial" w:cs="Arial"/>
                <w:lang w:val="en-US"/>
                <w:rPrChange w:id="240" w:author="Cari Ficken" w:date="2021-03-02T09:09:00Z">
                  <w:rPr>
                    <w:rFonts w:ascii="Arial" w:hAnsi="Arial" w:cs="Arial"/>
                    <w:lang w:val="en-US"/>
                  </w:rPr>
                </w:rPrChange>
              </w:rPr>
              <w:t>Polynomial</w:t>
            </w:r>
          </w:p>
        </w:tc>
        <w:tc>
          <w:tcPr>
            <w:tcW w:w="850" w:type="dxa"/>
          </w:tcPr>
          <w:p w14:paraId="6077A75C" w14:textId="4CFD320F" w:rsidR="00A35339" w:rsidRPr="00E34AEA" w:rsidRDefault="00A35339" w:rsidP="002B6235">
            <w:pPr>
              <w:pStyle w:val="ListParagraph"/>
              <w:ind w:left="0"/>
              <w:jc w:val="right"/>
              <w:rPr>
                <w:rFonts w:ascii="Arial" w:hAnsi="Arial" w:cs="Arial"/>
                <w:lang w:val="en-US"/>
              </w:rPr>
            </w:pPr>
            <w:del w:id="241" w:author="Cari Ficken" w:date="2021-03-02T09:10:00Z">
              <w:r w:rsidRPr="00D14D74" w:rsidDel="00E34AEA">
                <w:rPr>
                  <w:rFonts w:ascii="Arial" w:hAnsi="Arial" w:cs="Arial"/>
                  <w:lang w:val="en-US"/>
                  <w:rPrChange w:id="242" w:author="Cari Ficken" w:date="2021-03-02T09:09:00Z">
                    <w:rPr>
                      <w:rFonts w:ascii="Arial" w:hAnsi="Arial" w:cs="Arial"/>
                      <w:lang w:val="en-US"/>
                    </w:rPr>
                  </w:rPrChange>
                </w:rPr>
                <w:delText>7</w:delText>
              </w:r>
            </w:del>
            <w:ins w:id="243" w:author="Cari Ficken" w:date="2021-03-02T09:10:00Z">
              <w:r w:rsidR="00E34AEA">
                <w:rPr>
                  <w:rFonts w:ascii="Arial" w:hAnsi="Arial" w:cs="Arial"/>
                  <w:lang w:val="en-US"/>
                </w:rPr>
                <w:t>6</w:t>
              </w:r>
            </w:ins>
          </w:p>
        </w:tc>
        <w:tc>
          <w:tcPr>
            <w:tcW w:w="1225" w:type="dxa"/>
          </w:tcPr>
          <w:p w14:paraId="695C58E6" w14:textId="532ED2D6" w:rsidR="00A35339" w:rsidRPr="00E34AEA" w:rsidRDefault="00A35339" w:rsidP="002B6235">
            <w:pPr>
              <w:pStyle w:val="ListParagraph"/>
              <w:ind w:left="0"/>
              <w:jc w:val="right"/>
              <w:rPr>
                <w:rFonts w:ascii="Arial" w:hAnsi="Arial" w:cs="Arial"/>
                <w:lang w:val="en-US"/>
              </w:rPr>
            </w:pPr>
            <w:del w:id="244" w:author="Cari Ficken" w:date="2021-03-02T09:10:00Z">
              <w:r w:rsidRPr="00E34AEA" w:rsidDel="00E34AEA">
                <w:rPr>
                  <w:rStyle w:val="gd15mcfceub"/>
                  <w:rFonts w:ascii="Arial" w:hAnsi="Arial" w:cs="Arial"/>
                  <w:bdr w:val="none" w:sz="0" w:space="0" w:color="auto" w:frame="1"/>
                </w:rPr>
                <w:delText>16629</w:delText>
              </w:r>
            </w:del>
            <w:ins w:id="245" w:author="Cari Ficken" w:date="2021-03-02T09:10:00Z">
              <w:r w:rsidR="00E34AEA">
                <w:rPr>
                  <w:rStyle w:val="gd15mcfceub"/>
                  <w:rFonts w:ascii="Arial" w:hAnsi="Arial" w:cs="Arial"/>
                  <w:bdr w:val="none" w:sz="0" w:space="0" w:color="auto" w:frame="1"/>
                </w:rPr>
                <w:t>13007</w:t>
              </w:r>
            </w:ins>
          </w:p>
        </w:tc>
        <w:tc>
          <w:tcPr>
            <w:tcW w:w="1043" w:type="dxa"/>
          </w:tcPr>
          <w:p w14:paraId="16CB5FA6" w14:textId="23E2AF4C" w:rsidR="00A35339" w:rsidRPr="00E34AEA" w:rsidRDefault="00A35339" w:rsidP="002B6235">
            <w:pPr>
              <w:pStyle w:val="ListParagraph"/>
              <w:ind w:left="0"/>
              <w:jc w:val="right"/>
              <w:rPr>
                <w:rFonts w:ascii="Arial" w:hAnsi="Arial" w:cs="Arial"/>
                <w:lang w:val="en-US"/>
              </w:rPr>
            </w:pPr>
            <w:del w:id="246" w:author="Cari Ficken" w:date="2021-03-02T09:10:00Z">
              <w:r w:rsidRPr="00E34AEA" w:rsidDel="00E34AEA">
                <w:rPr>
                  <w:rStyle w:val="gd15mcfceub"/>
                  <w:rFonts w:ascii="Arial" w:hAnsi="Arial" w:cs="Arial"/>
                  <w:bdr w:val="none" w:sz="0" w:space="0" w:color="auto" w:frame="1"/>
                </w:rPr>
                <w:delText>-8307.7</w:delText>
              </w:r>
            </w:del>
            <w:ins w:id="247" w:author="Cari Ficken" w:date="2021-03-02T09:10:00Z">
              <w:r w:rsidR="00E34AEA">
                <w:rPr>
                  <w:rStyle w:val="gd15mcfceub"/>
                  <w:rFonts w:ascii="Arial" w:hAnsi="Arial" w:cs="Arial"/>
                  <w:bdr w:val="none" w:sz="0" w:space="0" w:color="auto" w:frame="1"/>
                </w:rPr>
                <w:t>-6497</w:t>
              </w:r>
            </w:ins>
            <w:ins w:id="248" w:author="Cari Ficken" w:date="2021-03-02T09:11:00Z">
              <w:r w:rsidR="00E34AEA">
                <w:rPr>
                  <w:rStyle w:val="gd15mcfceub"/>
                  <w:rFonts w:ascii="Arial" w:hAnsi="Arial" w:cs="Arial"/>
                  <w:bdr w:val="none" w:sz="0" w:space="0" w:color="auto" w:frame="1"/>
                </w:rPr>
                <w:t>.3</w:t>
              </w:r>
            </w:ins>
          </w:p>
        </w:tc>
        <w:tc>
          <w:tcPr>
            <w:tcW w:w="851" w:type="dxa"/>
          </w:tcPr>
          <w:p w14:paraId="132132F5" w14:textId="77777777" w:rsidR="00A35339" w:rsidRPr="00D14D74" w:rsidRDefault="00A35339" w:rsidP="002B6235">
            <w:pPr>
              <w:pStyle w:val="ListParagraph"/>
              <w:ind w:left="0"/>
              <w:jc w:val="right"/>
              <w:rPr>
                <w:rFonts w:ascii="Arial" w:hAnsi="Arial" w:cs="Arial"/>
                <w:lang w:val="en-US"/>
                <w:rPrChange w:id="249" w:author="Cari Ficken" w:date="2021-03-02T09:09:00Z">
                  <w:rPr>
                    <w:rFonts w:ascii="Arial" w:hAnsi="Arial" w:cs="Arial"/>
                    <w:lang w:val="en-US"/>
                  </w:rPr>
                </w:rPrChange>
              </w:rPr>
            </w:pPr>
          </w:p>
        </w:tc>
        <w:tc>
          <w:tcPr>
            <w:tcW w:w="992" w:type="dxa"/>
          </w:tcPr>
          <w:p w14:paraId="7BAC97B3" w14:textId="77777777" w:rsidR="00A35339" w:rsidRPr="00D14D74" w:rsidRDefault="00A35339" w:rsidP="002B6235">
            <w:pPr>
              <w:pStyle w:val="ListParagraph"/>
              <w:ind w:left="0"/>
              <w:jc w:val="right"/>
              <w:rPr>
                <w:rFonts w:ascii="Arial" w:hAnsi="Arial" w:cs="Arial"/>
                <w:lang w:val="en-US"/>
                <w:rPrChange w:id="250" w:author="Cari Ficken" w:date="2021-03-02T09:09:00Z">
                  <w:rPr>
                    <w:rFonts w:ascii="Arial" w:hAnsi="Arial" w:cs="Arial"/>
                    <w:lang w:val="en-US"/>
                  </w:rPr>
                </w:rPrChange>
              </w:rPr>
            </w:pPr>
          </w:p>
        </w:tc>
      </w:tr>
      <w:tr w:rsidR="00A35339" w:rsidRPr="00D14D74" w14:paraId="6951271C" w14:textId="77777777" w:rsidTr="002B6235">
        <w:tc>
          <w:tcPr>
            <w:tcW w:w="1402" w:type="dxa"/>
          </w:tcPr>
          <w:p w14:paraId="0E8CB9D3" w14:textId="77777777" w:rsidR="00A35339" w:rsidRPr="00D14D74" w:rsidRDefault="00A35339" w:rsidP="002B6235">
            <w:pPr>
              <w:pStyle w:val="ListParagraph"/>
              <w:ind w:left="0"/>
              <w:rPr>
                <w:rFonts w:ascii="Arial" w:hAnsi="Arial" w:cs="Arial"/>
                <w:lang w:val="en-US"/>
                <w:rPrChange w:id="251" w:author="Cari Ficken" w:date="2021-03-02T09:09:00Z">
                  <w:rPr>
                    <w:rFonts w:ascii="Arial" w:hAnsi="Arial" w:cs="Arial"/>
                    <w:lang w:val="en-US"/>
                  </w:rPr>
                </w:rPrChange>
              </w:rPr>
            </w:pPr>
            <w:r w:rsidRPr="00D14D74">
              <w:rPr>
                <w:rFonts w:ascii="Arial" w:hAnsi="Arial" w:cs="Arial"/>
                <w:lang w:val="en-US"/>
                <w:rPrChange w:id="252" w:author="Cari Ficken" w:date="2021-03-02T09:09:00Z">
                  <w:rPr>
                    <w:rFonts w:ascii="Arial" w:hAnsi="Arial" w:cs="Arial"/>
                    <w:lang w:val="en-US"/>
                  </w:rPr>
                </w:rPrChange>
              </w:rPr>
              <w:t>Polynomial x Nonnatives</w:t>
            </w:r>
          </w:p>
        </w:tc>
        <w:tc>
          <w:tcPr>
            <w:tcW w:w="850" w:type="dxa"/>
          </w:tcPr>
          <w:p w14:paraId="47C19298" w14:textId="03BB4044" w:rsidR="00A35339" w:rsidRPr="00E34AEA" w:rsidRDefault="00A35339" w:rsidP="002B6235">
            <w:pPr>
              <w:pStyle w:val="ListParagraph"/>
              <w:ind w:left="0"/>
              <w:jc w:val="right"/>
              <w:rPr>
                <w:rFonts w:ascii="Arial" w:hAnsi="Arial" w:cs="Arial"/>
                <w:lang w:val="en-US"/>
              </w:rPr>
            </w:pPr>
            <w:del w:id="253" w:author="Cari Ficken" w:date="2021-03-02T09:11:00Z">
              <w:r w:rsidRPr="00D14D74" w:rsidDel="00E34AEA">
                <w:rPr>
                  <w:rFonts w:ascii="Arial" w:hAnsi="Arial" w:cs="Arial"/>
                  <w:lang w:val="en-US"/>
                  <w:rPrChange w:id="254" w:author="Cari Ficken" w:date="2021-03-02T09:09:00Z">
                    <w:rPr>
                      <w:rFonts w:ascii="Arial" w:hAnsi="Arial" w:cs="Arial"/>
                      <w:lang w:val="en-US"/>
                    </w:rPr>
                  </w:rPrChange>
                </w:rPr>
                <w:delText>10</w:delText>
              </w:r>
            </w:del>
            <w:ins w:id="255" w:author="Cari Ficken" w:date="2021-03-02T09:11:00Z">
              <w:r w:rsidR="00E34AEA">
                <w:rPr>
                  <w:rFonts w:ascii="Arial" w:hAnsi="Arial" w:cs="Arial"/>
                  <w:lang w:val="en-US"/>
                </w:rPr>
                <w:t>9</w:t>
              </w:r>
            </w:ins>
          </w:p>
        </w:tc>
        <w:tc>
          <w:tcPr>
            <w:tcW w:w="1225" w:type="dxa"/>
          </w:tcPr>
          <w:p w14:paraId="68219ADF" w14:textId="7922B8B9" w:rsidR="00A35339" w:rsidRPr="00E34AEA"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del w:id="256" w:author="Cari Ficken" w:date="2021-03-02T09:11:00Z">
              <w:r w:rsidRPr="00E34AEA" w:rsidDel="00E34AEA">
                <w:rPr>
                  <w:rStyle w:val="gd15mcfceub"/>
                  <w:bdr w:val="none" w:sz="0" w:space="0" w:color="auto" w:frame="1"/>
                </w:rPr>
                <w:delText>16568</w:delText>
              </w:r>
            </w:del>
            <w:ins w:id="257" w:author="Cari Ficken" w:date="2021-03-02T09:11:00Z">
              <w:r w:rsidR="00E34AEA">
                <w:rPr>
                  <w:rStyle w:val="gd15mcfceub"/>
                  <w:bdr w:val="none" w:sz="0" w:space="0" w:color="auto" w:frame="1"/>
                </w:rPr>
                <w:t>12948</w:t>
              </w:r>
            </w:ins>
          </w:p>
        </w:tc>
        <w:tc>
          <w:tcPr>
            <w:tcW w:w="1043" w:type="dxa"/>
          </w:tcPr>
          <w:p w14:paraId="6C3F4C0E" w14:textId="7FDA0B30" w:rsidR="00A35339" w:rsidRPr="00E34AEA" w:rsidRDefault="00A35339" w:rsidP="002B6235">
            <w:pPr>
              <w:pStyle w:val="HTMLPreformatted"/>
              <w:shd w:val="clear" w:color="auto" w:fill="FFFFFF"/>
              <w:contextualSpacing/>
              <w:jc w:val="right"/>
              <w:rPr>
                <w:rFonts w:ascii="Arial" w:hAnsi="Arial" w:cs="Arial"/>
                <w:sz w:val="22"/>
                <w:szCs w:val="22"/>
              </w:rPr>
            </w:pPr>
            <w:del w:id="258" w:author="Cari Ficken" w:date="2021-03-02T09:11:00Z">
              <w:r w:rsidRPr="00E34AEA" w:rsidDel="00E34AEA">
                <w:rPr>
                  <w:rStyle w:val="gd15mcfceub"/>
                  <w:rFonts w:ascii="Arial" w:hAnsi="Arial" w:cs="Arial"/>
                  <w:sz w:val="22"/>
                  <w:szCs w:val="22"/>
                  <w:bdr w:val="none" w:sz="0" w:space="0" w:color="auto" w:frame="1"/>
                </w:rPr>
                <w:delText>-8274.0</w:delText>
              </w:r>
            </w:del>
            <w:ins w:id="259" w:author="Cari Ficken" w:date="2021-03-02T09:11:00Z">
              <w:r w:rsidR="00E34AEA">
                <w:rPr>
                  <w:rStyle w:val="gd15mcfceub"/>
                  <w:rFonts w:ascii="Arial" w:hAnsi="Arial" w:cs="Arial"/>
                  <w:sz w:val="22"/>
                  <w:szCs w:val="22"/>
                  <w:bdr w:val="none" w:sz="0" w:space="0" w:color="auto" w:frame="1"/>
                </w:rPr>
                <w:t>-6464.8</w:t>
              </w:r>
            </w:ins>
          </w:p>
        </w:tc>
        <w:tc>
          <w:tcPr>
            <w:tcW w:w="851" w:type="dxa"/>
          </w:tcPr>
          <w:p w14:paraId="53559644" w14:textId="6C5A35ED" w:rsidR="00A35339" w:rsidRPr="00E34AEA" w:rsidRDefault="00A35339" w:rsidP="002B6235">
            <w:pPr>
              <w:pStyle w:val="ListParagraph"/>
              <w:ind w:left="0"/>
              <w:jc w:val="right"/>
              <w:rPr>
                <w:rFonts w:ascii="Arial" w:hAnsi="Arial" w:cs="Arial"/>
                <w:lang w:val="en-US"/>
              </w:rPr>
            </w:pPr>
            <w:del w:id="260" w:author="Cari Ficken" w:date="2021-03-02T09:11:00Z">
              <w:r w:rsidRPr="00E34AEA" w:rsidDel="00E34AEA">
                <w:rPr>
                  <w:rStyle w:val="gd15mcfceub"/>
                  <w:rFonts w:ascii="Arial" w:hAnsi="Arial" w:cs="Arial"/>
                  <w:bdr w:val="none" w:sz="0" w:space="0" w:color="auto" w:frame="1"/>
                </w:rPr>
                <w:delText>67.39</w:delText>
              </w:r>
            </w:del>
            <w:ins w:id="261" w:author="Cari Ficken" w:date="2021-03-02T09:11:00Z">
              <w:r w:rsidR="00E34AEA">
                <w:rPr>
                  <w:rStyle w:val="gd15mcfceub"/>
                  <w:rFonts w:ascii="Arial" w:hAnsi="Arial" w:cs="Arial"/>
                  <w:bdr w:val="none" w:sz="0" w:space="0" w:color="auto" w:frame="1"/>
                </w:rPr>
                <w:t>65.04</w:t>
              </w:r>
            </w:ins>
          </w:p>
        </w:tc>
        <w:tc>
          <w:tcPr>
            <w:tcW w:w="992" w:type="dxa"/>
          </w:tcPr>
          <w:p w14:paraId="15729F2C" w14:textId="77777777" w:rsidR="00A35339" w:rsidRPr="00D14D74" w:rsidRDefault="00A35339" w:rsidP="002B6235">
            <w:pPr>
              <w:pStyle w:val="ListParagraph"/>
              <w:ind w:left="0"/>
              <w:jc w:val="right"/>
              <w:rPr>
                <w:rFonts w:ascii="Arial" w:hAnsi="Arial" w:cs="Arial"/>
                <w:lang w:val="en-US"/>
                <w:rPrChange w:id="262" w:author="Cari Ficken" w:date="2021-03-02T09:09:00Z">
                  <w:rPr>
                    <w:rFonts w:ascii="Arial" w:hAnsi="Arial" w:cs="Arial"/>
                    <w:lang w:val="en-US"/>
                  </w:rPr>
                </w:rPrChange>
              </w:rPr>
            </w:pPr>
            <w:r w:rsidRPr="00D14D74">
              <w:rPr>
                <w:rFonts w:ascii="Arial" w:hAnsi="Arial" w:cs="Arial"/>
                <w:lang w:val="en-US"/>
                <w:rPrChange w:id="263" w:author="Cari Ficken" w:date="2021-03-02T09:09:00Z">
                  <w:rPr>
                    <w:rFonts w:ascii="Arial" w:hAnsi="Arial" w:cs="Arial"/>
                    <w:lang w:val="en-US"/>
                  </w:rPr>
                </w:rPrChange>
              </w:rPr>
              <w:t>&lt;0.001</w:t>
            </w:r>
          </w:p>
        </w:tc>
      </w:tr>
    </w:tbl>
    <w:p w14:paraId="69564BFD" w14:textId="77777777" w:rsidR="00A35339" w:rsidRPr="00D14D74" w:rsidRDefault="00A35339" w:rsidP="00A35339">
      <w:pPr>
        <w:contextualSpacing/>
        <w:rPr>
          <w:rPrChange w:id="264" w:author="Cari Ficken" w:date="2021-03-02T09:09:00Z">
            <w:rPr/>
          </w:rPrChange>
        </w:rPr>
      </w:pPr>
    </w:p>
    <w:p w14:paraId="2EAE1B8D" w14:textId="77777777" w:rsidR="00A35339" w:rsidRPr="00D14D74" w:rsidRDefault="00A35339" w:rsidP="00A35339">
      <w:pPr>
        <w:contextualSpacing/>
        <w:rPr>
          <w:rPrChange w:id="265" w:author="Cari Ficken" w:date="2021-03-02T09:09:00Z">
            <w:rPr/>
          </w:rPrChange>
        </w:rPr>
      </w:pPr>
      <w:r w:rsidRPr="00D14D74">
        <w:rPr>
          <w:rPrChange w:id="266" w:author="Cari Ficken" w:date="2021-03-02T09:09:00Z">
            <w:rPr/>
          </w:rPrChange>
        </w:rPr>
        <w:br w:type="page"/>
      </w:r>
    </w:p>
    <w:p w14:paraId="6863C69D" w14:textId="77777777" w:rsidR="00A35339" w:rsidRPr="00D14D74" w:rsidRDefault="00A35339" w:rsidP="00A35339">
      <w:pPr>
        <w:pStyle w:val="Heading3"/>
        <w:contextualSpacing/>
        <w:rPr>
          <w:color w:val="auto"/>
          <w:rPrChange w:id="267" w:author="Cari Ficken" w:date="2021-03-02T09:09:00Z">
            <w:rPr>
              <w:color w:val="auto"/>
            </w:rPr>
          </w:rPrChange>
        </w:rPr>
      </w:pPr>
      <w:r w:rsidRPr="00D14D74">
        <w:rPr>
          <w:color w:val="auto"/>
          <w:rPrChange w:id="268" w:author="Cari Ficken" w:date="2021-03-02T09:09:00Z">
            <w:rPr>
              <w:color w:val="auto"/>
            </w:rPr>
          </w:rPrChange>
        </w:rPr>
        <w:lastRenderedPageBreak/>
        <w:t>Section B: Realized niche specialization model output</w:t>
      </w:r>
    </w:p>
    <w:p w14:paraId="56C75F6F" w14:textId="77777777" w:rsidR="00A35339" w:rsidRPr="00D14D74" w:rsidRDefault="00A35339" w:rsidP="00A35339">
      <w:pPr>
        <w:contextualSpacing/>
        <w:rPr>
          <w:lang w:val="en-US"/>
          <w:rPrChange w:id="269" w:author="Cari Ficken" w:date="2021-03-02T09:09:00Z">
            <w:rPr>
              <w:lang w:val="en-US"/>
            </w:rPr>
          </w:rPrChange>
        </w:rPr>
      </w:pPr>
      <w:r w:rsidRPr="00D14D74">
        <w:rPr>
          <w:lang w:val="en-US"/>
          <w:rPrChange w:id="270" w:author="Cari Ficken" w:date="2021-03-02T09:09:00Z">
            <w:rPr>
              <w:lang w:val="en-US"/>
            </w:rPr>
          </w:rPrChange>
        </w:rPr>
        <w:t>(</w:t>
      </w:r>
      <w:proofErr w:type="spellStart"/>
      <w:r w:rsidRPr="00D14D74">
        <w:rPr>
          <w:lang w:val="en-US"/>
          <w:rPrChange w:id="271" w:author="Cari Ficken" w:date="2021-03-02T09:09:00Z">
            <w:rPr>
              <w:lang w:val="en-US"/>
            </w:rPr>
          </w:rPrChange>
        </w:rPr>
        <w:t>i</w:t>
      </w:r>
      <w:proofErr w:type="spellEnd"/>
      <w:r w:rsidRPr="00D14D74">
        <w:rPr>
          <w:lang w:val="en-US"/>
          <w:rPrChange w:id="272" w:author="Cari Ficken" w:date="2021-03-02T09:09:00Z">
            <w:rPr>
              <w:lang w:val="en-US"/>
            </w:rPr>
          </w:rPrChange>
        </w:rPr>
        <w:t>) Analysis of variance table output for fixed effects of models predicting realized niche specialization. We report mean square (MS), degrees of freedom (df), F-values (F), and p-values. Models also included Year and Site ID as random effects. HD is human development extent and Protocol is the sampling protocol used by ABMI technicians to assess vascular plant occurrences.</w:t>
      </w:r>
    </w:p>
    <w:tbl>
      <w:tblPr>
        <w:tblStyle w:val="TableGrid"/>
        <w:tblW w:w="0" w:type="auto"/>
        <w:tblInd w:w="720" w:type="dxa"/>
        <w:tblLook w:val="04A0" w:firstRow="1" w:lastRow="0" w:firstColumn="1" w:lastColumn="0" w:noHBand="0" w:noVBand="1"/>
      </w:tblPr>
      <w:tblGrid>
        <w:gridCol w:w="1402"/>
        <w:gridCol w:w="1402"/>
        <w:gridCol w:w="850"/>
        <w:gridCol w:w="1225"/>
        <w:gridCol w:w="1318"/>
        <w:gridCol w:w="1446"/>
      </w:tblGrid>
      <w:tr w:rsidR="00A35339" w:rsidRPr="00D14D74" w14:paraId="16290DCA" w14:textId="77777777" w:rsidTr="002B6235">
        <w:tc>
          <w:tcPr>
            <w:tcW w:w="1402" w:type="dxa"/>
          </w:tcPr>
          <w:p w14:paraId="39A4FC77" w14:textId="77777777" w:rsidR="00A35339" w:rsidRPr="00D14D74" w:rsidRDefault="00A35339" w:rsidP="002B6235">
            <w:pPr>
              <w:pStyle w:val="ListParagraph"/>
              <w:ind w:left="0"/>
              <w:rPr>
                <w:rFonts w:ascii="Arial" w:hAnsi="Arial" w:cs="Arial"/>
                <w:lang w:val="en-US"/>
                <w:rPrChange w:id="273" w:author="Cari Ficken" w:date="2021-03-02T09:09:00Z">
                  <w:rPr>
                    <w:rFonts w:ascii="Arial" w:hAnsi="Arial" w:cs="Arial"/>
                    <w:lang w:val="en-US"/>
                  </w:rPr>
                </w:rPrChange>
              </w:rPr>
            </w:pPr>
            <w:r w:rsidRPr="00D14D74">
              <w:rPr>
                <w:rFonts w:ascii="Arial" w:hAnsi="Arial" w:cs="Arial"/>
                <w:lang w:val="en-US"/>
                <w:rPrChange w:id="274" w:author="Cari Ficken" w:date="2021-03-02T09:09:00Z">
                  <w:rPr>
                    <w:rFonts w:ascii="Arial" w:hAnsi="Arial" w:cs="Arial"/>
                    <w:lang w:val="en-US"/>
                  </w:rPr>
                </w:rPrChange>
              </w:rPr>
              <w:t>Model</w:t>
            </w:r>
          </w:p>
        </w:tc>
        <w:tc>
          <w:tcPr>
            <w:tcW w:w="1402" w:type="dxa"/>
          </w:tcPr>
          <w:p w14:paraId="09764497" w14:textId="77777777" w:rsidR="00A35339" w:rsidRPr="00D14D74" w:rsidRDefault="00A35339" w:rsidP="002B6235">
            <w:pPr>
              <w:pStyle w:val="ListParagraph"/>
              <w:ind w:left="0"/>
              <w:rPr>
                <w:rFonts w:ascii="Arial" w:hAnsi="Arial" w:cs="Arial"/>
                <w:lang w:val="en-US"/>
                <w:rPrChange w:id="275" w:author="Cari Ficken" w:date="2021-03-02T09:09:00Z">
                  <w:rPr>
                    <w:rFonts w:ascii="Arial" w:hAnsi="Arial" w:cs="Arial"/>
                    <w:lang w:val="en-US"/>
                  </w:rPr>
                </w:rPrChange>
              </w:rPr>
            </w:pPr>
            <w:r w:rsidRPr="00D14D74">
              <w:rPr>
                <w:rFonts w:ascii="Arial" w:hAnsi="Arial" w:cs="Arial"/>
                <w:lang w:val="en-US"/>
                <w:rPrChange w:id="276" w:author="Cari Ficken" w:date="2021-03-02T09:09:00Z">
                  <w:rPr>
                    <w:rFonts w:ascii="Arial" w:hAnsi="Arial" w:cs="Arial"/>
                    <w:lang w:val="en-US"/>
                  </w:rPr>
                </w:rPrChange>
              </w:rPr>
              <w:t xml:space="preserve">Fixed effect </w:t>
            </w:r>
          </w:p>
        </w:tc>
        <w:tc>
          <w:tcPr>
            <w:tcW w:w="850" w:type="dxa"/>
          </w:tcPr>
          <w:p w14:paraId="193202CA" w14:textId="77777777" w:rsidR="00A35339" w:rsidRPr="00D14D74" w:rsidRDefault="00A35339" w:rsidP="002B6235">
            <w:pPr>
              <w:pStyle w:val="ListParagraph"/>
              <w:ind w:left="0"/>
              <w:jc w:val="right"/>
              <w:rPr>
                <w:rFonts w:ascii="Arial" w:hAnsi="Arial" w:cs="Arial"/>
                <w:lang w:val="en-US"/>
                <w:rPrChange w:id="277" w:author="Cari Ficken" w:date="2021-03-02T09:09:00Z">
                  <w:rPr>
                    <w:rFonts w:ascii="Arial" w:hAnsi="Arial" w:cs="Arial"/>
                    <w:lang w:val="en-US"/>
                  </w:rPr>
                </w:rPrChange>
              </w:rPr>
            </w:pPr>
            <w:r w:rsidRPr="00D14D74">
              <w:rPr>
                <w:rFonts w:ascii="Arial" w:hAnsi="Arial" w:cs="Arial"/>
                <w:lang w:val="en-US"/>
                <w:rPrChange w:id="278" w:author="Cari Ficken" w:date="2021-03-02T09:09:00Z">
                  <w:rPr>
                    <w:rFonts w:ascii="Arial" w:hAnsi="Arial" w:cs="Arial"/>
                    <w:lang w:val="en-US"/>
                  </w:rPr>
                </w:rPrChange>
              </w:rPr>
              <w:t>df</w:t>
            </w:r>
          </w:p>
        </w:tc>
        <w:tc>
          <w:tcPr>
            <w:tcW w:w="1225" w:type="dxa"/>
          </w:tcPr>
          <w:p w14:paraId="2EA1C01F" w14:textId="77777777" w:rsidR="00A35339" w:rsidRPr="00D14D74" w:rsidRDefault="00A35339" w:rsidP="002B6235">
            <w:pPr>
              <w:pStyle w:val="ListParagraph"/>
              <w:ind w:left="0"/>
              <w:jc w:val="right"/>
              <w:rPr>
                <w:rFonts w:ascii="Arial" w:hAnsi="Arial" w:cs="Arial"/>
                <w:lang w:val="en-US"/>
                <w:rPrChange w:id="279" w:author="Cari Ficken" w:date="2021-03-02T09:09:00Z">
                  <w:rPr>
                    <w:rFonts w:ascii="Arial" w:hAnsi="Arial" w:cs="Arial"/>
                    <w:lang w:val="en-US"/>
                  </w:rPr>
                </w:rPrChange>
              </w:rPr>
            </w:pPr>
            <w:r w:rsidRPr="00D14D74">
              <w:rPr>
                <w:rFonts w:ascii="Arial" w:hAnsi="Arial" w:cs="Arial"/>
                <w:lang w:val="en-US"/>
                <w:rPrChange w:id="280" w:author="Cari Ficken" w:date="2021-03-02T09:09:00Z">
                  <w:rPr>
                    <w:rFonts w:ascii="Arial" w:hAnsi="Arial" w:cs="Arial"/>
                    <w:lang w:val="en-US"/>
                  </w:rPr>
                </w:rPrChange>
              </w:rPr>
              <w:t>MS</w:t>
            </w:r>
          </w:p>
        </w:tc>
        <w:tc>
          <w:tcPr>
            <w:tcW w:w="974" w:type="dxa"/>
          </w:tcPr>
          <w:p w14:paraId="0E543CB5" w14:textId="77777777" w:rsidR="00A35339" w:rsidRPr="00D14D74" w:rsidRDefault="00A35339" w:rsidP="002B6235">
            <w:pPr>
              <w:pStyle w:val="ListParagraph"/>
              <w:ind w:left="0"/>
              <w:jc w:val="right"/>
              <w:rPr>
                <w:rFonts w:ascii="Arial" w:hAnsi="Arial" w:cs="Arial"/>
                <w:lang w:val="en-US"/>
                <w:rPrChange w:id="281" w:author="Cari Ficken" w:date="2021-03-02T09:09:00Z">
                  <w:rPr>
                    <w:rFonts w:ascii="Arial" w:hAnsi="Arial" w:cs="Arial"/>
                    <w:lang w:val="en-US"/>
                  </w:rPr>
                </w:rPrChange>
              </w:rPr>
            </w:pPr>
            <w:r w:rsidRPr="00D14D74">
              <w:rPr>
                <w:rFonts w:ascii="Arial" w:hAnsi="Arial" w:cs="Arial"/>
                <w:lang w:val="en-US"/>
                <w:rPrChange w:id="282" w:author="Cari Ficken" w:date="2021-03-02T09:09:00Z">
                  <w:rPr>
                    <w:rFonts w:ascii="Arial" w:hAnsi="Arial" w:cs="Arial"/>
                    <w:lang w:val="en-US"/>
                  </w:rPr>
                </w:rPrChange>
              </w:rPr>
              <w:t>F</w:t>
            </w:r>
          </w:p>
        </w:tc>
        <w:tc>
          <w:tcPr>
            <w:tcW w:w="1007" w:type="dxa"/>
          </w:tcPr>
          <w:p w14:paraId="50A99E41" w14:textId="77777777" w:rsidR="00A35339" w:rsidRPr="00D14D74" w:rsidRDefault="00A35339" w:rsidP="002B6235">
            <w:pPr>
              <w:pStyle w:val="ListParagraph"/>
              <w:ind w:left="0"/>
              <w:jc w:val="right"/>
              <w:rPr>
                <w:rFonts w:ascii="Arial" w:hAnsi="Arial" w:cs="Arial"/>
                <w:lang w:val="en-US"/>
                <w:rPrChange w:id="283" w:author="Cari Ficken" w:date="2021-03-02T09:09:00Z">
                  <w:rPr>
                    <w:rFonts w:ascii="Arial" w:hAnsi="Arial" w:cs="Arial"/>
                    <w:lang w:val="en-US"/>
                  </w:rPr>
                </w:rPrChange>
              </w:rPr>
            </w:pPr>
            <w:r w:rsidRPr="00D14D74">
              <w:rPr>
                <w:rFonts w:ascii="Arial" w:hAnsi="Arial" w:cs="Arial"/>
                <w:lang w:val="en-US"/>
                <w:rPrChange w:id="284" w:author="Cari Ficken" w:date="2021-03-02T09:09:00Z">
                  <w:rPr>
                    <w:rFonts w:ascii="Arial" w:hAnsi="Arial" w:cs="Arial"/>
                    <w:lang w:val="en-US"/>
                  </w:rPr>
                </w:rPrChange>
              </w:rPr>
              <w:t>p-value</w:t>
            </w:r>
          </w:p>
        </w:tc>
      </w:tr>
      <w:tr w:rsidR="00A35339" w:rsidRPr="00D14D74" w14:paraId="79236F0C" w14:textId="77777777" w:rsidTr="002B6235">
        <w:tc>
          <w:tcPr>
            <w:tcW w:w="1402" w:type="dxa"/>
          </w:tcPr>
          <w:p w14:paraId="4002C09F" w14:textId="77777777" w:rsidR="00A35339" w:rsidRPr="00D14D74" w:rsidRDefault="00A35339" w:rsidP="002B6235">
            <w:pPr>
              <w:pStyle w:val="ListParagraph"/>
              <w:ind w:left="0"/>
              <w:rPr>
                <w:rFonts w:ascii="Arial" w:hAnsi="Arial" w:cs="Arial"/>
                <w:lang w:val="en-US"/>
                <w:rPrChange w:id="285" w:author="Cari Ficken" w:date="2021-03-02T09:09:00Z">
                  <w:rPr>
                    <w:rFonts w:ascii="Arial" w:hAnsi="Arial" w:cs="Arial"/>
                    <w:lang w:val="en-US"/>
                  </w:rPr>
                </w:rPrChange>
              </w:rPr>
            </w:pPr>
            <w:r w:rsidRPr="00D14D74">
              <w:rPr>
                <w:rFonts w:ascii="Arial" w:hAnsi="Arial" w:cs="Arial"/>
                <w:lang w:val="en-US"/>
                <w:rPrChange w:id="286" w:author="Cari Ficken" w:date="2021-03-02T09:09:00Z">
                  <w:rPr>
                    <w:rFonts w:ascii="Arial" w:hAnsi="Arial" w:cs="Arial"/>
                    <w:lang w:val="en-US"/>
                  </w:rPr>
                </w:rPrChange>
              </w:rPr>
              <w:t>Linear</w:t>
            </w:r>
          </w:p>
        </w:tc>
        <w:tc>
          <w:tcPr>
            <w:tcW w:w="1402" w:type="dxa"/>
          </w:tcPr>
          <w:p w14:paraId="44A45D1E" w14:textId="77777777" w:rsidR="00A35339" w:rsidRPr="00D14D74" w:rsidRDefault="00A35339" w:rsidP="002B6235">
            <w:pPr>
              <w:pStyle w:val="ListParagraph"/>
              <w:ind w:left="0"/>
              <w:rPr>
                <w:rFonts w:ascii="Arial" w:hAnsi="Arial" w:cs="Arial"/>
                <w:lang w:val="en-US"/>
                <w:rPrChange w:id="287" w:author="Cari Ficken" w:date="2021-03-02T09:09:00Z">
                  <w:rPr>
                    <w:rFonts w:ascii="Arial" w:hAnsi="Arial" w:cs="Arial"/>
                    <w:lang w:val="en-US"/>
                  </w:rPr>
                </w:rPrChange>
              </w:rPr>
            </w:pPr>
            <w:r w:rsidRPr="00D14D74">
              <w:rPr>
                <w:rFonts w:ascii="Arial" w:hAnsi="Arial" w:cs="Arial"/>
                <w:lang w:val="en-US"/>
                <w:rPrChange w:id="288" w:author="Cari Ficken" w:date="2021-03-02T09:09:00Z">
                  <w:rPr>
                    <w:rFonts w:ascii="Arial" w:hAnsi="Arial" w:cs="Arial"/>
                    <w:lang w:val="en-US"/>
                  </w:rPr>
                </w:rPrChange>
              </w:rPr>
              <w:t>HD</w:t>
            </w:r>
          </w:p>
        </w:tc>
        <w:tc>
          <w:tcPr>
            <w:tcW w:w="850" w:type="dxa"/>
          </w:tcPr>
          <w:p w14:paraId="70951B11" w14:textId="77777777" w:rsidR="00A35339" w:rsidRPr="00D14D74" w:rsidRDefault="00A35339" w:rsidP="002B6235">
            <w:pPr>
              <w:pStyle w:val="ListParagraph"/>
              <w:ind w:left="0"/>
              <w:jc w:val="right"/>
              <w:rPr>
                <w:rFonts w:ascii="Arial" w:hAnsi="Arial" w:cs="Arial"/>
                <w:lang w:val="en-US"/>
                <w:rPrChange w:id="289" w:author="Cari Ficken" w:date="2021-03-02T09:09:00Z">
                  <w:rPr>
                    <w:rFonts w:ascii="Arial" w:hAnsi="Arial" w:cs="Arial"/>
                    <w:lang w:val="en-US"/>
                  </w:rPr>
                </w:rPrChange>
              </w:rPr>
            </w:pPr>
            <w:r w:rsidRPr="00D14D74">
              <w:rPr>
                <w:rFonts w:ascii="Arial" w:hAnsi="Arial" w:cs="Arial"/>
                <w:lang w:val="en-US"/>
                <w:rPrChange w:id="290" w:author="Cari Ficken" w:date="2021-03-02T09:09:00Z">
                  <w:rPr>
                    <w:rFonts w:ascii="Arial" w:hAnsi="Arial" w:cs="Arial"/>
                    <w:lang w:val="en-US"/>
                  </w:rPr>
                </w:rPrChange>
              </w:rPr>
              <w:t>1</w:t>
            </w:r>
          </w:p>
        </w:tc>
        <w:tc>
          <w:tcPr>
            <w:tcW w:w="1225" w:type="dxa"/>
          </w:tcPr>
          <w:p w14:paraId="233C4CD8" w14:textId="364B64F6" w:rsidR="00A35339" w:rsidRPr="00D14D74" w:rsidRDefault="00A35339" w:rsidP="002B6235">
            <w:pPr>
              <w:pStyle w:val="ListParagraph"/>
              <w:ind w:left="0"/>
              <w:jc w:val="right"/>
              <w:rPr>
                <w:rFonts w:ascii="Arial" w:hAnsi="Arial" w:cs="Arial"/>
                <w:lang w:val="en-US"/>
                <w:rPrChange w:id="291" w:author="Cari Ficken" w:date="2021-03-02T09:09:00Z">
                  <w:rPr>
                    <w:rFonts w:ascii="Arial" w:hAnsi="Arial" w:cs="Arial"/>
                    <w:lang w:val="en-US"/>
                  </w:rPr>
                </w:rPrChange>
              </w:rPr>
            </w:pPr>
            <w:del w:id="292" w:author="Cari Ficken" w:date="2021-03-02T09:05:00Z">
              <w:r w:rsidRPr="00D14D74" w:rsidDel="004A5CBE">
                <w:rPr>
                  <w:rFonts w:ascii="Arial" w:hAnsi="Arial" w:cs="Arial"/>
                  <w:lang w:val="en-US"/>
                  <w:rPrChange w:id="293" w:author="Cari Ficken" w:date="2021-03-02T09:09:00Z">
                    <w:rPr>
                      <w:rFonts w:ascii="Arial" w:hAnsi="Arial" w:cs="Arial"/>
                      <w:lang w:val="en-US"/>
                    </w:rPr>
                  </w:rPrChange>
                </w:rPr>
                <w:delText>0.44</w:delText>
              </w:r>
            </w:del>
            <w:ins w:id="294" w:author="Cari Ficken" w:date="2021-03-02T09:05:00Z">
              <w:r w:rsidR="004A5CBE" w:rsidRPr="00D14D74">
                <w:rPr>
                  <w:rFonts w:ascii="Arial" w:hAnsi="Arial" w:cs="Arial"/>
                  <w:lang w:val="en-US"/>
                  <w:rPrChange w:id="295" w:author="Cari Ficken" w:date="2021-03-02T09:09:00Z">
                    <w:rPr>
                      <w:rFonts w:ascii="Arial" w:hAnsi="Arial" w:cs="Arial"/>
                      <w:lang w:val="en-US"/>
                    </w:rPr>
                  </w:rPrChange>
                </w:rPr>
                <w:t>2.83</w:t>
              </w:r>
            </w:ins>
          </w:p>
        </w:tc>
        <w:tc>
          <w:tcPr>
            <w:tcW w:w="974" w:type="dxa"/>
          </w:tcPr>
          <w:p w14:paraId="5B5CC313" w14:textId="72BEDE47" w:rsidR="00A35339" w:rsidRPr="00D14D74" w:rsidRDefault="00A35339" w:rsidP="002B6235">
            <w:pPr>
              <w:pStyle w:val="ListParagraph"/>
              <w:ind w:left="0"/>
              <w:jc w:val="right"/>
              <w:rPr>
                <w:rFonts w:ascii="Arial" w:hAnsi="Arial" w:cs="Arial"/>
                <w:lang w:val="en-US"/>
                <w:rPrChange w:id="296" w:author="Cari Ficken" w:date="2021-03-02T09:09:00Z">
                  <w:rPr>
                    <w:rFonts w:ascii="Arial" w:hAnsi="Arial" w:cs="Arial"/>
                    <w:lang w:val="en-US"/>
                  </w:rPr>
                </w:rPrChange>
              </w:rPr>
            </w:pPr>
            <w:del w:id="297" w:author="Cari Ficken" w:date="2021-03-02T09:05:00Z">
              <w:r w:rsidRPr="00D14D74" w:rsidDel="004A5CBE">
                <w:rPr>
                  <w:rFonts w:ascii="Arial" w:hAnsi="Arial" w:cs="Arial"/>
                  <w:lang w:val="en-US"/>
                  <w:rPrChange w:id="298" w:author="Cari Ficken" w:date="2021-03-02T09:09:00Z">
                    <w:rPr>
                      <w:rFonts w:ascii="Arial" w:hAnsi="Arial" w:cs="Arial"/>
                      <w:lang w:val="en-US"/>
                    </w:rPr>
                  </w:rPrChange>
                </w:rPr>
                <w:delText>126.0</w:delText>
              </w:r>
            </w:del>
            <w:ins w:id="299" w:author="Cari Ficken" w:date="2021-03-02T09:05:00Z">
              <w:r w:rsidR="004A5CBE" w:rsidRPr="00D14D74">
                <w:rPr>
                  <w:rFonts w:ascii="Arial" w:hAnsi="Arial" w:cs="Arial"/>
                  <w:lang w:val="en-US"/>
                  <w:rPrChange w:id="300" w:author="Cari Ficken" w:date="2021-03-02T09:09:00Z">
                    <w:rPr>
                      <w:rFonts w:ascii="Arial" w:hAnsi="Arial" w:cs="Arial"/>
                      <w:lang w:val="en-US"/>
                    </w:rPr>
                  </w:rPrChange>
                </w:rPr>
                <w:t>127.0</w:t>
              </w:r>
            </w:ins>
          </w:p>
        </w:tc>
        <w:tc>
          <w:tcPr>
            <w:tcW w:w="1007" w:type="dxa"/>
          </w:tcPr>
          <w:p w14:paraId="10B48A1F" w14:textId="77777777" w:rsidR="00A35339" w:rsidRPr="00D14D74" w:rsidRDefault="00A35339" w:rsidP="002B6235">
            <w:pPr>
              <w:pStyle w:val="ListParagraph"/>
              <w:ind w:left="0"/>
              <w:jc w:val="right"/>
              <w:rPr>
                <w:rFonts w:ascii="Arial" w:hAnsi="Arial" w:cs="Arial"/>
                <w:lang w:val="en-US"/>
                <w:rPrChange w:id="301" w:author="Cari Ficken" w:date="2021-03-02T09:09:00Z">
                  <w:rPr>
                    <w:rFonts w:ascii="Arial" w:hAnsi="Arial" w:cs="Arial"/>
                    <w:lang w:val="en-US"/>
                  </w:rPr>
                </w:rPrChange>
              </w:rPr>
            </w:pPr>
            <w:r w:rsidRPr="00D14D74">
              <w:rPr>
                <w:rFonts w:ascii="Arial" w:hAnsi="Arial" w:cs="Arial"/>
                <w:lang w:val="en-US"/>
                <w:rPrChange w:id="302" w:author="Cari Ficken" w:date="2021-03-02T09:09:00Z">
                  <w:rPr>
                    <w:rFonts w:ascii="Arial" w:hAnsi="Arial" w:cs="Arial"/>
                    <w:lang w:val="en-US"/>
                  </w:rPr>
                </w:rPrChange>
              </w:rPr>
              <w:t>&lt;0.001</w:t>
            </w:r>
          </w:p>
        </w:tc>
      </w:tr>
      <w:tr w:rsidR="00A35339" w:rsidRPr="00D14D74" w14:paraId="21BF219D" w14:textId="77777777" w:rsidTr="002B6235">
        <w:tc>
          <w:tcPr>
            <w:tcW w:w="1402" w:type="dxa"/>
          </w:tcPr>
          <w:p w14:paraId="5F680A81" w14:textId="77777777" w:rsidR="00A35339" w:rsidRPr="00D14D74" w:rsidRDefault="00A35339" w:rsidP="002B6235">
            <w:pPr>
              <w:pStyle w:val="ListParagraph"/>
              <w:ind w:left="0"/>
              <w:rPr>
                <w:rFonts w:ascii="Arial" w:hAnsi="Arial" w:cs="Arial"/>
                <w:lang w:val="en-US"/>
                <w:rPrChange w:id="303" w:author="Cari Ficken" w:date="2021-03-02T09:09:00Z">
                  <w:rPr>
                    <w:rFonts w:ascii="Arial" w:hAnsi="Arial" w:cs="Arial"/>
                    <w:lang w:val="en-US"/>
                  </w:rPr>
                </w:rPrChange>
              </w:rPr>
            </w:pPr>
          </w:p>
        </w:tc>
        <w:tc>
          <w:tcPr>
            <w:tcW w:w="1402" w:type="dxa"/>
          </w:tcPr>
          <w:p w14:paraId="3567ED7A" w14:textId="77777777" w:rsidR="00A35339" w:rsidRPr="00D14D74" w:rsidRDefault="00A35339" w:rsidP="002B6235">
            <w:pPr>
              <w:pStyle w:val="ListParagraph"/>
              <w:ind w:left="0"/>
              <w:rPr>
                <w:rFonts w:ascii="Arial" w:hAnsi="Arial" w:cs="Arial"/>
                <w:lang w:val="en-US"/>
                <w:rPrChange w:id="304" w:author="Cari Ficken" w:date="2021-03-02T09:09:00Z">
                  <w:rPr>
                    <w:rFonts w:ascii="Arial" w:hAnsi="Arial" w:cs="Arial"/>
                    <w:lang w:val="en-US"/>
                  </w:rPr>
                </w:rPrChange>
              </w:rPr>
            </w:pPr>
            <w:r w:rsidRPr="00D14D74">
              <w:rPr>
                <w:rFonts w:ascii="Arial" w:hAnsi="Arial" w:cs="Arial"/>
                <w:lang w:val="en-US"/>
                <w:rPrChange w:id="305" w:author="Cari Ficken" w:date="2021-03-02T09:09:00Z">
                  <w:rPr>
                    <w:rFonts w:ascii="Arial" w:hAnsi="Arial" w:cs="Arial"/>
                    <w:lang w:val="en-US"/>
                  </w:rPr>
                </w:rPrChange>
              </w:rPr>
              <w:t>Protocol</w:t>
            </w:r>
          </w:p>
        </w:tc>
        <w:tc>
          <w:tcPr>
            <w:tcW w:w="850" w:type="dxa"/>
          </w:tcPr>
          <w:p w14:paraId="6F0E2966" w14:textId="77777777" w:rsidR="00A35339" w:rsidRPr="00D14D74" w:rsidRDefault="00A35339" w:rsidP="002B6235">
            <w:pPr>
              <w:pStyle w:val="ListParagraph"/>
              <w:ind w:left="0"/>
              <w:jc w:val="right"/>
              <w:rPr>
                <w:rFonts w:ascii="Arial" w:hAnsi="Arial" w:cs="Arial"/>
                <w:lang w:val="en-US"/>
                <w:rPrChange w:id="306" w:author="Cari Ficken" w:date="2021-03-02T09:09:00Z">
                  <w:rPr>
                    <w:rFonts w:ascii="Arial" w:hAnsi="Arial" w:cs="Arial"/>
                    <w:lang w:val="en-US"/>
                  </w:rPr>
                </w:rPrChange>
              </w:rPr>
            </w:pPr>
            <w:r w:rsidRPr="00D14D74">
              <w:rPr>
                <w:rFonts w:ascii="Arial" w:hAnsi="Arial" w:cs="Arial"/>
                <w:lang w:val="en-US"/>
                <w:rPrChange w:id="307" w:author="Cari Ficken" w:date="2021-03-02T09:09:00Z">
                  <w:rPr>
                    <w:rFonts w:ascii="Arial" w:hAnsi="Arial" w:cs="Arial"/>
                    <w:lang w:val="en-US"/>
                  </w:rPr>
                </w:rPrChange>
              </w:rPr>
              <w:t>1</w:t>
            </w:r>
          </w:p>
        </w:tc>
        <w:tc>
          <w:tcPr>
            <w:tcW w:w="1225" w:type="dxa"/>
          </w:tcPr>
          <w:p w14:paraId="0D572438" w14:textId="4DFC0C57"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308" w:author="Cari Ficken" w:date="2021-03-02T09:09:00Z">
                  <w:rPr>
                    <w:rFonts w:eastAsia="Times New Roman"/>
                  </w:rPr>
                </w:rPrChange>
              </w:rPr>
            </w:pPr>
            <w:del w:id="309" w:author="Cari Ficken" w:date="2021-03-02T09:06:00Z">
              <w:r w:rsidRPr="00D14D74" w:rsidDel="004A5CBE">
                <w:rPr>
                  <w:rFonts w:eastAsia="Times New Roman"/>
                  <w:rPrChange w:id="310" w:author="Cari Ficken" w:date="2021-03-02T09:09:00Z">
                    <w:rPr>
                      <w:rFonts w:eastAsia="Times New Roman"/>
                    </w:rPr>
                  </w:rPrChange>
                </w:rPr>
                <w:delText>0.13</w:delText>
              </w:r>
            </w:del>
            <w:ins w:id="311" w:author="Cari Ficken" w:date="2021-03-02T09:06:00Z">
              <w:r w:rsidR="004A5CBE" w:rsidRPr="00D14D74">
                <w:rPr>
                  <w:rFonts w:eastAsia="Times New Roman"/>
                  <w:rPrChange w:id="312" w:author="Cari Ficken" w:date="2021-03-02T09:09:00Z">
                    <w:rPr>
                      <w:rFonts w:eastAsia="Times New Roman"/>
                    </w:rPr>
                  </w:rPrChange>
                </w:rPr>
                <w:t>0.35</w:t>
              </w:r>
            </w:ins>
          </w:p>
        </w:tc>
        <w:tc>
          <w:tcPr>
            <w:tcW w:w="974" w:type="dxa"/>
          </w:tcPr>
          <w:p w14:paraId="63153D0D" w14:textId="23C6DC6E" w:rsidR="00A35339" w:rsidRPr="00D14D74" w:rsidRDefault="00A35339" w:rsidP="002B6235">
            <w:pPr>
              <w:pStyle w:val="HTMLPreformatted"/>
              <w:shd w:val="clear" w:color="auto" w:fill="FFFFFF"/>
              <w:contextualSpacing/>
              <w:jc w:val="right"/>
              <w:rPr>
                <w:rFonts w:ascii="Arial" w:hAnsi="Arial" w:cs="Arial"/>
                <w:sz w:val="22"/>
                <w:szCs w:val="22"/>
                <w:rPrChange w:id="313" w:author="Cari Ficken" w:date="2021-03-02T09:09:00Z">
                  <w:rPr>
                    <w:rFonts w:ascii="Arial" w:hAnsi="Arial" w:cs="Arial"/>
                    <w:sz w:val="22"/>
                    <w:szCs w:val="22"/>
                  </w:rPr>
                </w:rPrChange>
              </w:rPr>
            </w:pPr>
            <w:del w:id="314" w:author="Cari Ficken" w:date="2021-03-02T09:06:00Z">
              <w:r w:rsidRPr="00D14D74" w:rsidDel="004A5CBE">
                <w:rPr>
                  <w:rFonts w:ascii="Arial" w:hAnsi="Arial" w:cs="Arial"/>
                  <w:sz w:val="22"/>
                  <w:szCs w:val="22"/>
                  <w:rPrChange w:id="315" w:author="Cari Ficken" w:date="2021-03-02T09:09:00Z">
                    <w:rPr>
                      <w:rFonts w:ascii="Arial" w:hAnsi="Arial" w:cs="Arial"/>
                      <w:sz w:val="22"/>
                      <w:szCs w:val="22"/>
                    </w:rPr>
                  </w:rPrChange>
                </w:rPr>
                <w:delText>36.4</w:delText>
              </w:r>
            </w:del>
            <w:ins w:id="316" w:author="Cari Ficken" w:date="2021-03-02T09:06:00Z">
              <w:r w:rsidR="004A5CBE" w:rsidRPr="00D14D74">
                <w:rPr>
                  <w:rFonts w:ascii="Arial" w:hAnsi="Arial" w:cs="Arial"/>
                  <w:sz w:val="22"/>
                  <w:szCs w:val="22"/>
                  <w:rPrChange w:id="317" w:author="Cari Ficken" w:date="2021-03-02T09:09:00Z">
                    <w:rPr>
                      <w:rFonts w:ascii="Arial" w:hAnsi="Arial" w:cs="Arial"/>
                      <w:sz w:val="22"/>
                      <w:szCs w:val="22"/>
                    </w:rPr>
                  </w:rPrChange>
                </w:rPr>
                <w:t>15.7</w:t>
              </w:r>
            </w:ins>
          </w:p>
        </w:tc>
        <w:tc>
          <w:tcPr>
            <w:tcW w:w="1007" w:type="dxa"/>
          </w:tcPr>
          <w:p w14:paraId="40D40B37" w14:textId="77777777" w:rsidR="00A35339" w:rsidRPr="00D14D74" w:rsidRDefault="00A35339" w:rsidP="002B6235">
            <w:pPr>
              <w:pStyle w:val="ListParagraph"/>
              <w:ind w:left="0"/>
              <w:jc w:val="right"/>
              <w:rPr>
                <w:rFonts w:ascii="Arial" w:hAnsi="Arial" w:cs="Arial"/>
                <w:lang w:val="en-US"/>
                <w:rPrChange w:id="318" w:author="Cari Ficken" w:date="2021-03-02T09:09:00Z">
                  <w:rPr>
                    <w:rFonts w:ascii="Arial" w:hAnsi="Arial" w:cs="Arial"/>
                    <w:lang w:val="en-US"/>
                  </w:rPr>
                </w:rPrChange>
              </w:rPr>
            </w:pPr>
            <w:r w:rsidRPr="00D14D74">
              <w:rPr>
                <w:rFonts w:ascii="Arial" w:hAnsi="Arial" w:cs="Arial"/>
                <w:lang w:val="en-US"/>
                <w:rPrChange w:id="319" w:author="Cari Ficken" w:date="2021-03-02T09:09:00Z">
                  <w:rPr>
                    <w:rFonts w:ascii="Arial" w:hAnsi="Arial" w:cs="Arial"/>
                    <w:lang w:val="en-US"/>
                  </w:rPr>
                </w:rPrChange>
              </w:rPr>
              <w:t>&lt;0.001</w:t>
            </w:r>
          </w:p>
        </w:tc>
      </w:tr>
      <w:tr w:rsidR="00A35339" w:rsidRPr="00D14D74" w14:paraId="5A791FA2" w14:textId="77777777" w:rsidTr="002B6235">
        <w:tc>
          <w:tcPr>
            <w:tcW w:w="1402" w:type="dxa"/>
          </w:tcPr>
          <w:p w14:paraId="3C793557" w14:textId="77777777" w:rsidR="00A35339" w:rsidRPr="00D14D74" w:rsidRDefault="00A35339" w:rsidP="002B6235">
            <w:pPr>
              <w:pStyle w:val="ListParagraph"/>
              <w:ind w:left="0"/>
              <w:rPr>
                <w:rFonts w:ascii="Arial" w:hAnsi="Arial" w:cs="Arial"/>
                <w:lang w:val="en-US"/>
                <w:rPrChange w:id="320" w:author="Cari Ficken" w:date="2021-03-02T09:09:00Z">
                  <w:rPr>
                    <w:rFonts w:ascii="Arial" w:hAnsi="Arial" w:cs="Arial"/>
                    <w:lang w:val="en-US"/>
                  </w:rPr>
                </w:rPrChange>
              </w:rPr>
            </w:pPr>
            <w:r w:rsidRPr="00D14D74">
              <w:rPr>
                <w:rFonts w:ascii="Arial" w:hAnsi="Arial" w:cs="Arial"/>
                <w:lang w:val="en-US"/>
                <w:rPrChange w:id="321" w:author="Cari Ficken" w:date="2021-03-02T09:09:00Z">
                  <w:rPr>
                    <w:rFonts w:ascii="Arial" w:hAnsi="Arial" w:cs="Arial"/>
                    <w:lang w:val="en-US"/>
                  </w:rPr>
                </w:rPrChange>
              </w:rPr>
              <w:t>Polynomial</w:t>
            </w:r>
          </w:p>
        </w:tc>
        <w:tc>
          <w:tcPr>
            <w:tcW w:w="1402" w:type="dxa"/>
          </w:tcPr>
          <w:p w14:paraId="11001204" w14:textId="77777777" w:rsidR="00A35339" w:rsidRPr="00D14D74" w:rsidRDefault="00A35339" w:rsidP="002B6235">
            <w:pPr>
              <w:pStyle w:val="ListParagraph"/>
              <w:ind w:left="0"/>
              <w:rPr>
                <w:rFonts w:ascii="Arial" w:hAnsi="Arial" w:cs="Arial"/>
                <w:lang w:val="en-US"/>
                <w:rPrChange w:id="322" w:author="Cari Ficken" w:date="2021-03-02T09:09:00Z">
                  <w:rPr>
                    <w:rFonts w:ascii="Arial" w:hAnsi="Arial" w:cs="Arial"/>
                    <w:lang w:val="en-US"/>
                  </w:rPr>
                </w:rPrChange>
              </w:rPr>
            </w:pPr>
            <w:r w:rsidRPr="00D14D74">
              <w:rPr>
                <w:rFonts w:ascii="Arial" w:hAnsi="Arial" w:cs="Arial"/>
                <w:lang w:val="en-US"/>
                <w:rPrChange w:id="323" w:author="Cari Ficken" w:date="2021-03-02T09:09:00Z">
                  <w:rPr>
                    <w:rFonts w:ascii="Arial" w:hAnsi="Arial" w:cs="Arial"/>
                    <w:lang w:val="en-US"/>
                  </w:rPr>
                </w:rPrChange>
              </w:rPr>
              <w:t>HD</w:t>
            </w:r>
            <w:r w:rsidRPr="00D14D74">
              <w:rPr>
                <w:rFonts w:ascii="Arial" w:hAnsi="Arial" w:cs="Arial"/>
                <w:vertAlign w:val="superscript"/>
                <w:lang w:val="en-US"/>
                <w:rPrChange w:id="324" w:author="Cari Ficken" w:date="2021-03-02T09:09:00Z">
                  <w:rPr>
                    <w:rFonts w:ascii="Arial" w:hAnsi="Arial" w:cs="Arial"/>
                    <w:vertAlign w:val="superscript"/>
                    <w:lang w:val="en-US"/>
                  </w:rPr>
                </w:rPrChange>
              </w:rPr>
              <w:t>2</w:t>
            </w:r>
          </w:p>
        </w:tc>
        <w:tc>
          <w:tcPr>
            <w:tcW w:w="850" w:type="dxa"/>
          </w:tcPr>
          <w:p w14:paraId="4ABFDAE6" w14:textId="77777777" w:rsidR="00A35339" w:rsidRPr="00D14D74" w:rsidRDefault="00A35339" w:rsidP="002B6235">
            <w:pPr>
              <w:pStyle w:val="ListParagraph"/>
              <w:ind w:left="0"/>
              <w:jc w:val="right"/>
              <w:rPr>
                <w:rFonts w:ascii="Arial" w:hAnsi="Arial" w:cs="Arial"/>
                <w:lang w:val="en-US"/>
                <w:rPrChange w:id="325" w:author="Cari Ficken" w:date="2021-03-02T09:09:00Z">
                  <w:rPr>
                    <w:rFonts w:ascii="Arial" w:hAnsi="Arial" w:cs="Arial"/>
                    <w:lang w:val="en-US"/>
                  </w:rPr>
                </w:rPrChange>
              </w:rPr>
            </w:pPr>
            <w:r w:rsidRPr="00D14D74">
              <w:rPr>
                <w:rFonts w:ascii="Arial" w:hAnsi="Arial" w:cs="Arial"/>
                <w:lang w:val="en-US"/>
                <w:rPrChange w:id="326" w:author="Cari Ficken" w:date="2021-03-02T09:09:00Z">
                  <w:rPr>
                    <w:rFonts w:ascii="Arial" w:hAnsi="Arial" w:cs="Arial"/>
                    <w:lang w:val="en-US"/>
                  </w:rPr>
                </w:rPrChange>
              </w:rPr>
              <w:t>2</w:t>
            </w:r>
          </w:p>
        </w:tc>
        <w:tc>
          <w:tcPr>
            <w:tcW w:w="1225" w:type="dxa"/>
          </w:tcPr>
          <w:p w14:paraId="3D3D9347" w14:textId="2561D9A7" w:rsidR="00A35339" w:rsidRPr="00D14D74" w:rsidRDefault="00A35339" w:rsidP="002B6235">
            <w:pPr>
              <w:pStyle w:val="ListParagraph"/>
              <w:ind w:left="0"/>
              <w:jc w:val="right"/>
              <w:rPr>
                <w:rFonts w:ascii="Arial" w:hAnsi="Arial" w:cs="Arial"/>
                <w:lang w:val="en-US"/>
                <w:rPrChange w:id="327" w:author="Cari Ficken" w:date="2021-03-02T09:09:00Z">
                  <w:rPr>
                    <w:rFonts w:ascii="Arial" w:hAnsi="Arial" w:cs="Arial"/>
                    <w:lang w:val="en-US"/>
                  </w:rPr>
                </w:rPrChange>
              </w:rPr>
            </w:pPr>
            <w:del w:id="328" w:author="Cari Ficken" w:date="2021-03-02T09:06:00Z">
              <w:r w:rsidRPr="00D14D74" w:rsidDel="004A5CBE">
                <w:rPr>
                  <w:rFonts w:ascii="Arial" w:hAnsi="Arial" w:cs="Arial"/>
                  <w:lang w:val="en-US"/>
                  <w:rPrChange w:id="329" w:author="Cari Ficken" w:date="2021-03-02T09:09:00Z">
                    <w:rPr>
                      <w:rFonts w:ascii="Arial" w:hAnsi="Arial" w:cs="Arial"/>
                      <w:lang w:val="en-US"/>
                    </w:rPr>
                  </w:rPrChange>
                </w:rPr>
                <w:delText>0.42</w:delText>
              </w:r>
            </w:del>
            <w:ins w:id="330" w:author="Cari Ficken" w:date="2021-03-02T09:06:00Z">
              <w:r w:rsidR="004A5CBE" w:rsidRPr="00D14D74">
                <w:rPr>
                  <w:rFonts w:ascii="Arial" w:hAnsi="Arial" w:cs="Arial"/>
                  <w:lang w:val="en-US"/>
                  <w:rPrChange w:id="331" w:author="Cari Ficken" w:date="2021-03-02T09:09:00Z">
                    <w:rPr>
                      <w:rFonts w:ascii="Arial" w:hAnsi="Arial" w:cs="Arial"/>
                      <w:lang w:val="en-US"/>
                    </w:rPr>
                  </w:rPrChange>
                </w:rPr>
                <w:t>2.55</w:t>
              </w:r>
            </w:ins>
          </w:p>
        </w:tc>
        <w:tc>
          <w:tcPr>
            <w:tcW w:w="974" w:type="dxa"/>
          </w:tcPr>
          <w:p w14:paraId="7E47EFF1" w14:textId="1CC1631F" w:rsidR="00A35339" w:rsidRPr="00D14D74" w:rsidRDefault="00A35339" w:rsidP="002B6235">
            <w:pPr>
              <w:pStyle w:val="ListParagraph"/>
              <w:ind w:left="0"/>
              <w:jc w:val="right"/>
              <w:rPr>
                <w:rFonts w:ascii="Arial" w:hAnsi="Arial" w:cs="Arial"/>
                <w:lang w:val="en-US"/>
                <w:rPrChange w:id="332" w:author="Cari Ficken" w:date="2021-03-02T09:09:00Z">
                  <w:rPr>
                    <w:rFonts w:ascii="Arial" w:hAnsi="Arial" w:cs="Arial"/>
                    <w:lang w:val="en-US"/>
                  </w:rPr>
                </w:rPrChange>
              </w:rPr>
            </w:pPr>
            <w:del w:id="333" w:author="Cari Ficken" w:date="2021-03-02T09:06:00Z">
              <w:r w:rsidRPr="00D14D74" w:rsidDel="004A5CBE">
                <w:rPr>
                  <w:rFonts w:ascii="Arial" w:hAnsi="Arial" w:cs="Arial"/>
                  <w:lang w:val="en-US"/>
                  <w:rPrChange w:id="334" w:author="Cari Ficken" w:date="2021-03-02T09:09:00Z">
                    <w:rPr>
                      <w:rFonts w:ascii="Arial" w:hAnsi="Arial" w:cs="Arial"/>
                      <w:lang w:val="en-US"/>
                    </w:rPr>
                  </w:rPrChange>
                </w:rPr>
                <w:delText>114.3</w:delText>
              </w:r>
            </w:del>
            <w:ins w:id="335" w:author="Cari Ficken" w:date="2021-03-02T09:06:00Z">
              <w:r w:rsidR="004A5CBE" w:rsidRPr="00D14D74">
                <w:rPr>
                  <w:rFonts w:ascii="Arial" w:hAnsi="Arial" w:cs="Arial"/>
                  <w:lang w:val="en-US"/>
                  <w:rPrChange w:id="336" w:author="Cari Ficken" w:date="2021-03-02T09:09:00Z">
                    <w:rPr>
                      <w:rFonts w:ascii="Arial" w:hAnsi="Arial" w:cs="Arial"/>
                      <w:lang w:val="en-US"/>
                    </w:rPr>
                  </w:rPrChange>
                </w:rPr>
                <w:t>121.8</w:t>
              </w:r>
            </w:ins>
          </w:p>
        </w:tc>
        <w:tc>
          <w:tcPr>
            <w:tcW w:w="1007" w:type="dxa"/>
          </w:tcPr>
          <w:p w14:paraId="28CCF8FF" w14:textId="77777777" w:rsidR="00A35339" w:rsidRPr="00D14D74" w:rsidRDefault="00A35339" w:rsidP="002B6235">
            <w:pPr>
              <w:pStyle w:val="ListParagraph"/>
              <w:ind w:left="0"/>
              <w:jc w:val="right"/>
              <w:rPr>
                <w:rFonts w:ascii="Arial" w:hAnsi="Arial" w:cs="Arial"/>
                <w:lang w:val="en-US"/>
                <w:rPrChange w:id="337" w:author="Cari Ficken" w:date="2021-03-02T09:09:00Z">
                  <w:rPr>
                    <w:rFonts w:ascii="Arial" w:hAnsi="Arial" w:cs="Arial"/>
                    <w:lang w:val="en-US"/>
                  </w:rPr>
                </w:rPrChange>
              </w:rPr>
            </w:pPr>
            <w:r w:rsidRPr="00D14D74">
              <w:rPr>
                <w:rFonts w:ascii="Arial" w:hAnsi="Arial" w:cs="Arial"/>
                <w:lang w:val="en-US"/>
                <w:rPrChange w:id="338" w:author="Cari Ficken" w:date="2021-03-02T09:09:00Z">
                  <w:rPr>
                    <w:rFonts w:ascii="Arial" w:hAnsi="Arial" w:cs="Arial"/>
                    <w:lang w:val="en-US"/>
                  </w:rPr>
                </w:rPrChange>
              </w:rPr>
              <w:t>&lt;0.001</w:t>
            </w:r>
          </w:p>
        </w:tc>
      </w:tr>
      <w:tr w:rsidR="00A35339" w:rsidRPr="00D14D74" w14:paraId="5DC547DB" w14:textId="77777777" w:rsidTr="002B6235">
        <w:tc>
          <w:tcPr>
            <w:tcW w:w="1402" w:type="dxa"/>
          </w:tcPr>
          <w:p w14:paraId="73BF7140" w14:textId="77777777" w:rsidR="00A35339" w:rsidRPr="00D14D74" w:rsidRDefault="00A35339" w:rsidP="002B6235">
            <w:pPr>
              <w:pStyle w:val="ListParagraph"/>
              <w:ind w:left="0"/>
              <w:rPr>
                <w:rFonts w:ascii="Arial" w:hAnsi="Arial" w:cs="Arial"/>
                <w:lang w:val="en-US"/>
                <w:rPrChange w:id="339" w:author="Cari Ficken" w:date="2021-03-02T09:09:00Z">
                  <w:rPr>
                    <w:rFonts w:ascii="Arial" w:hAnsi="Arial" w:cs="Arial"/>
                    <w:lang w:val="en-US"/>
                  </w:rPr>
                </w:rPrChange>
              </w:rPr>
            </w:pPr>
          </w:p>
        </w:tc>
        <w:tc>
          <w:tcPr>
            <w:tcW w:w="1402" w:type="dxa"/>
          </w:tcPr>
          <w:p w14:paraId="12689791" w14:textId="77777777" w:rsidR="00A35339" w:rsidRPr="00D14D74" w:rsidRDefault="00A35339" w:rsidP="002B6235">
            <w:pPr>
              <w:pStyle w:val="ListParagraph"/>
              <w:ind w:left="0"/>
              <w:rPr>
                <w:rFonts w:ascii="Arial" w:hAnsi="Arial" w:cs="Arial"/>
                <w:lang w:val="en-US"/>
                <w:rPrChange w:id="340" w:author="Cari Ficken" w:date="2021-03-02T09:09:00Z">
                  <w:rPr>
                    <w:rFonts w:ascii="Arial" w:hAnsi="Arial" w:cs="Arial"/>
                    <w:lang w:val="en-US"/>
                  </w:rPr>
                </w:rPrChange>
              </w:rPr>
            </w:pPr>
            <w:r w:rsidRPr="00D14D74">
              <w:rPr>
                <w:rFonts w:ascii="Arial" w:hAnsi="Arial" w:cs="Arial"/>
                <w:lang w:val="en-US"/>
                <w:rPrChange w:id="341" w:author="Cari Ficken" w:date="2021-03-02T09:09:00Z">
                  <w:rPr>
                    <w:rFonts w:ascii="Arial" w:hAnsi="Arial" w:cs="Arial"/>
                    <w:lang w:val="en-US"/>
                  </w:rPr>
                </w:rPrChange>
              </w:rPr>
              <w:t>Protocol</w:t>
            </w:r>
          </w:p>
        </w:tc>
        <w:tc>
          <w:tcPr>
            <w:tcW w:w="850" w:type="dxa"/>
          </w:tcPr>
          <w:p w14:paraId="518B5E21" w14:textId="77777777" w:rsidR="00A35339" w:rsidRPr="00D14D74" w:rsidRDefault="00A35339" w:rsidP="002B6235">
            <w:pPr>
              <w:pStyle w:val="ListParagraph"/>
              <w:ind w:left="0"/>
              <w:jc w:val="right"/>
              <w:rPr>
                <w:rFonts w:ascii="Arial" w:hAnsi="Arial" w:cs="Arial"/>
                <w:lang w:val="en-US"/>
                <w:rPrChange w:id="342" w:author="Cari Ficken" w:date="2021-03-02T09:09:00Z">
                  <w:rPr>
                    <w:rFonts w:ascii="Arial" w:hAnsi="Arial" w:cs="Arial"/>
                    <w:lang w:val="en-US"/>
                  </w:rPr>
                </w:rPrChange>
              </w:rPr>
            </w:pPr>
            <w:r w:rsidRPr="00D14D74">
              <w:rPr>
                <w:rFonts w:ascii="Arial" w:hAnsi="Arial" w:cs="Arial"/>
                <w:lang w:val="en-US"/>
                <w:rPrChange w:id="343" w:author="Cari Ficken" w:date="2021-03-02T09:09:00Z">
                  <w:rPr>
                    <w:rFonts w:ascii="Arial" w:hAnsi="Arial" w:cs="Arial"/>
                    <w:lang w:val="en-US"/>
                  </w:rPr>
                </w:rPrChange>
              </w:rPr>
              <w:t>1</w:t>
            </w:r>
          </w:p>
        </w:tc>
        <w:tc>
          <w:tcPr>
            <w:tcW w:w="1225" w:type="dxa"/>
          </w:tcPr>
          <w:p w14:paraId="6AA70AA0" w14:textId="5598F99B"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344" w:author="Cari Ficken" w:date="2021-03-02T09:09:00Z">
                  <w:rPr>
                    <w:rFonts w:eastAsia="Times New Roman"/>
                  </w:rPr>
                </w:rPrChange>
              </w:rPr>
            </w:pPr>
            <w:del w:id="345" w:author="Cari Ficken" w:date="2021-03-02T09:06:00Z">
              <w:r w:rsidRPr="00D14D74" w:rsidDel="004A5CBE">
                <w:rPr>
                  <w:rFonts w:eastAsia="Times New Roman"/>
                  <w:rPrChange w:id="346" w:author="Cari Ficken" w:date="2021-03-02T09:09:00Z">
                    <w:rPr>
                      <w:rFonts w:eastAsia="Times New Roman"/>
                    </w:rPr>
                  </w:rPrChange>
                </w:rPr>
                <w:delText>0.11</w:delText>
              </w:r>
            </w:del>
            <w:ins w:id="347" w:author="Cari Ficken" w:date="2021-03-02T09:06:00Z">
              <w:r w:rsidR="004A5CBE" w:rsidRPr="00D14D74">
                <w:rPr>
                  <w:rFonts w:eastAsia="Times New Roman"/>
                  <w:rPrChange w:id="348" w:author="Cari Ficken" w:date="2021-03-02T09:09:00Z">
                    <w:rPr>
                      <w:rFonts w:eastAsia="Times New Roman"/>
                    </w:rPr>
                  </w:rPrChange>
                </w:rPr>
                <w:t>0.20</w:t>
              </w:r>
            </w:ins>
          </w:p>
        </w:tc>
        <w:tc>
          <w:tcPr>
            <w:tcW w:w="974" w:type="dxa"/>
          </w:tcPr>
          <w:p w14:paraId="254F98E2" w14:textId="7B6F8890" w:rsidR="00A35339" w:rsidRPr="00D14D74" w:rsidRDefault="00A35339" w:rsidP="002B6235">
            <w:pPr>
              <w:pStyle w:val="HTMLPreformatted"/>
              <w:shd w:val="clear" w:color="auto" w:fill="FFFFFF"/>
              <w:contextualSpacing/>
              <w:jc w:val="right"/>
              <w:rPr>
                <w:rFonts w:ascii="Arial" w:hAnsi="Arial" w:cs="Arial"/>
                <w:sz w:val="22"/>
                <w:szCs w:val="22"/>
                <w:rPrChange w:id="349" w:author="Cari Ficken" w:date="2021-03-02T09:09:00Z">
                  <w:rPr>
                    <w:rFonts w:ascii="Arial" w:hAnsi="Arial" w:cs="Arial"/>
                    <w:sz w:val="22"/>
                    <w:szCs w:val="22"/>
                  </w:rPr>
                </w:rPrChange>
              </w:rPr>
            </w:pPr>
            <w:del w:id="350" w:author="Cari Ficken" w:date="2021-03-02T09:06:00Z">
              <w:r w:rsidRPr="00D14D74" w:rsidDel="004A5CBE">
                <w:rPr>
                  <w:rFonts w:ascii="Arial" w:hAnsi="Arial" w:cs="Arial"/>
                  <w:sz w:val="22"/>
                  <w:szCs w:val="22"/>
                  <w:rPrChange w:id="351" w:author="Cari Ficken" w:date="2021-03-02T09:09:00Z">
                    <w:rPr>
                      <w:rFonts w:ascii="Arial" w:hAnsi="Arial" w:cs="Arial"/>
                      <w:sz w:val="22"/>
                      <w:szCs w:val="22"/>
                    </w:rPr>
                  </w:rPrChange>
                </w:rPr>
                <w:delText>29.0</w:delText>
              </w:r>
            </w:del>
            <w:ins w:id="352" w:author="Cari Ficken" w:date="2021-03-02T09:06:00Z">
              <w:r w:rsidR="004A5CBE" w:rsidRPr="00D14D74">
                <w:rPr>
                  <w:rFonts w:ascii="Arial" w:hAnsi="Arial" w:cs="Arial"/>
                  <w:sz w:val="22"/>
                  <w:szCs w:val="22"/>
                  <w:rPrChange w:id="353" w:author="Cari Ficken" w:date="2021-03-02T09:09:00Z">
                    <w:rPr>
                      <w:rFonts w:ascii="Arial" w:hAnsi="Arial" w:cs="Arial"/>
                      <w:sz w:val="22"/>
                      <w:szCs w:val="22"/>
                    </w:rPr>
                  </w:rPrChange>
                </w:rPr>
                <w:t>9.8</w:t>
              </w:r>
            </w:ins>
          </w:p>
        </w:tc>
        <w:tc>
          <w:tcPr>
            <w:tcW w:w="1007" w:type="dxa"/>
          </w:tcPr>
          <w:p w14:paraId="79A8DA22" w14:textId="6DB43AF3" w:rsidR="00A35339" w:rsidRPr="00D14D74" w:rsidRDefault="00A35339" w:rsidP="002B6235">
            <w:pPr>
              <w:pStyle w:val="ListParagraph"/>
              <w:ind w:left="0"/>
              <w:jc w:val="right"/>
              <w:rPr>
                <w:rFonts w:ascii="Arial" w:hAnsi="Arial" w:cs="Arial"/>
                <w:lang w:val="en-US"/>
                <w:rPrChange w:id="354" w:author="Cari Ficken" w:date="2021-03-02T09:09:00Z">
                  <w:rPr>
                    <w:rFonts w:ascii="Arial" w:hAnsi="Arial" w:cs="Arial"/>
                    <w:lang w:val="en-US"/>
                  </w:rPr>
                </w:rPrChange>
              </w:rPr>
            </w:pPr>
            <w:del w:id="355" w:author="Cari Ficken" w:date="2021-03-02T09:06:00Z">
              <w:r w:rsidRPr="00D14D74" w:rsidDel="004A5CBE">
                <w:rPr>
                  <w:rFonts w:ascii="Arial" w:hAnsi="Arial" w:cs="Arial"/>
                  <w:lang w:val="en-US"/>
                  <w:rPrChange w:id="356" w:author="Cari Ficken" w:date="2021-03-02T09:09:00Z">
                    <w:rPr>
                      <w:rFonts w:ascii="Arial" w:hAnsi="Arial" w:cs="Arial"/>
                      <w:lang w:val="en-US"/>
                    </w:rPr>
                  </w:rPrChange>
                </w:rPr>
                <w:delText>&lt;0.001</w:delText>
              </w:r>
            </w:del>
            <w:ins w:id="357" w:author="Cari Ficken" w:date="2021-03-02T09:06:00Z">
              <w:r w:rsidR="004A5CBE" w:rsidRPr="00D14D74">
                <w:rPr>
                  <w:rFonts w:ascii="Arial" w:hAnsi="Arial" w:cs="Arial"/>
                  <w:lang w:val="en-US"/>
                  <w:rPrChange w:id="358" w:author="Cari Ficken" w:date="2021-03-02T09:09:00Z">
                    <w:rPr>
                      <w:rFonts w:ascii="Arial" w:hAnsi="Arial" w:cs="Arial"/>
                      <w:lang w:val="en-US"/>
                    </w:rPr>
                  </w:rPrChange>
                </w:rPr>
                <w:t>0.002</w:t>
              </w:r>
            </w:ins>
          </w:p>
        </w:tc>
      </w:tr>
    </w:tbl>
    <w:p w14:paraId="74627FFC" w14:textId="77777777" w:rsidR="00A35339" w:rsidRPr="00D14D74" w:rsidRDefault="00A35339" w:rsidP="00A35339">
      <w:pPr>
        <w:contextualSpacing/>
        <w:rPr>
          <w:lang w:val="en-US"/>
          <w:rPrChange w:id="359" w:author="Cari Ficken" w:date="2021-03-02T09:09:00Z">
            <w:rPr>
              <w:lang w:val="en-US"/>
            </w:rPr>
          </w:rPrChange>
        </w:rPr>
      </w:pPr>
    </w:p>
    <w:p w14:paraId="01D4E82D" w14:textId="77777777" w:rsidR="00A35339" w:rsidRPr="00D14D74" w:rsidRDefault="00A35339" w:rsidP="00A35339">
      <w:pPr>
        <w:contextualSpacing/>
        <w:rPr>
          <w:lang w:val="en-US"/>
          <w:rPrChange w:id="360" w:author="Cari Ficken" w:date="2021-03-02T09:09:00Z">
            <w:rPr>
              <w:lang w:val="en-US"/>
            </w:rPr>
          </w:rPrChange>
        </w:rPr>
      </w:pPr>
    </w:p>
    <w:p w14:paraId="5FDBC31D" w14:textId="26C1F403" w:rsidR="00A35339" w:rsidRPr="002E583A" w:rsidRDefault="00A35339" w:rsidP="00A35339">
      <w:pPr>
        <w:contextualSpacing/>
        <w:rPr>
          <w:lang w:val="en-US"/>
        </w:rPr>
      </w:pPr>
      <w:r w:rsidRPr="00D14D74">
        <w:rPr>
          <w:lang w:val="en-US"/>
          <w:rPrChange w:id="361" w:author="Cari Ficken" w:date="2021-03-02T09:09:00Z">
            <w:rPr>
              <w:lang w:val="en-US"/>
            </w:rPr>
          </w:rPrChange>
        </w:rPr>
        <w:t>(ii) Chi-squared likelihood ratio test of the linear and polynomial models predicting species specialization. We report degrees of freedom (df), AIC scores, log-likelihoods (LL), and Χ</w:t>
      </w:r>
      <w:r w:rsidRPr="00D14D74">
        <w:rPr>
          <w:vertAlign w:val="superscript"/>
          <w:lang w:val="en-US"/>
          <w:rPrChange w:id="362" w:author="Cari Ficken" w:date="2021-03-02T09:09:00Z">
            <w:rPr>
              <w:vertAlign w:val="superscript"/>
              <w:lang w:val="en-US"/>
            </w:rPr>
          </w:rPrChange>
        </w:rPr>
        <w:t>2</w:t>
      </w:r>
      <w:r w:rsidRPr="00D14D74">
        <w:rPr>
          <w:lang w:val="en-US"/>
          <w:rPrChange w:id="363" w:author="Cari Ficken" w:date="2021-03-02T09:09:00Z">
            <w:rPr>
              <w:lang w:val="en-US"/>
            </w:rPr>
          </w:rPrChange>
        </w:rPr>
        <w:t xml:space="preserve"> and p-values for the better model. </w:t>
      </w:r>
      <w:r w:rsidRPr="00D14D74">
        <w:rPr>
          <w:rPrChange w:id="364" w:author="Cari Ficken" w:date="2021-03-02T09:09:00Z">
            <w:rPr/>
          </w:rPrChange>
        </w:rPr>
        <w:t>Residuals of the best (polynomial) model displayed very weak spatial autocorrelation (Moran’s I = 0.</w:t>
      </w:r>
      <w:del w:id="365" w:author="Cari Ficken" w:date="2021-03-02T09:17:00Z">
        <w:r w:rsidRPr="00D14D74" w:rsidDel="002E583A">
          <w:rPr>
            <w:rPrChange w:id="366" w:author="Cari Ficken" w:date="2021-03-02T09:09:00Z">
              <w:rPr/>
            </w:rPrChange>
          </w:rPr>
          <w:delText>012</w:delText>
        </w:r>
      </w:del>
      <w:ins w:id="367" w:author="Cari Ficken" w:date="2021-03-02T09:17:00Z">
        <w:r w:rsidR="002E583A" w:rsidRPr="00D14D74">
          <w:rPr>
            <w:rPrChange w:id="368" w:author="Cari Ficken" w:date="2021-03-02T09:09:00Z">
              <w:rPr/>
            </w:rPrChange>
          </w:rPr>
          <w:t>0</w:t>
        </w:r>
        <w:r w:rsidR="002E583A">
          <w:t>7</w:t>
        </w:r>
      </w:ins>
      <w:r w:rsidRPr="002E583A">
        <w:t xml:space="preserve">, p &lt; 0.001). </w:t>
      </w:r>
    </w:p>
    <w:tbl>
      <w:tblPr>
        <w:tblStyle w:val="TableGrid"/>
        <w:tblW w:w="0" w:type="auto"/>
        <w:tblInd w:w="720" w:type="dxa"/>
        <w:tblLook w:val="04A0" w:firstRow="1" w:lastRow="0" w:firstColumn="1" w:lastColumn="0" w:noHBand="0" w:noVBand="1"/>
      </w:tblPr>
      <w:tblGrid>
        <w:gridCol w:w="1402"/>
        <w:gridCol w:w="850"/>
        <w:gridCol w:w="1225"/>
        <w:gridCol w:w="1440"/>
        <w:gridCol w:w="1440"/>
        <w:gridCol w:w="1007"/>
      </w:tblGrid>
      <w:tr w:rsidR="00A35339" w:rsidRPr="00D14D74" w14:paraId="6B54D7A8" w14:textId="77777777" w:rsidTr="002B6235">
        <w:tc>
          <w:tcPr>
            <w:tcW w:w="1402" w:type="dxa"/>
          </w:tcPr>
          <w:p w14:paraId="0CD9154B" w14:textId="77777777" w:rsidR="00A35339" w:rsidRPr="00D14D74" w:rsidRDefault="00A35339" w:rsidP="002B6235">
            <w:pPr>
              <w:pStyle w:val="ListParagraph"/>
              <w:ind w:left="0"/>
              <w:rPr>
                <w:rFonts w:ascii="Arial" w:hAnsi="Arial" w:cs="Arial"/>
                <w:lang w:val="en-US"/>
                <w:rPrChange w:id="369" w:author="Cari Ficken" w:date="2021-03-02T09:09:00Z">
                  <w:rPr>
                    <w:rFonts w:ascii="Arial" w:hAnsi="Arial" w:cs="Arial"/>
                    <w:lang w:val="en-US"/>
                  </w:rPr>
                </w:rPrChange>
              </w:rPr>
            </w:pPr>
            <w:r w:rsidRPr="00D14D74">
              <w:rPr>
                <w:rFonts w:ascii="Arial" w:hAnsi="Arial" w:cs="Arial"/>
                <w:lang w:val="en-US"/>
                <w:rPrChange w:id="370" w:author="Cari Ficken" w:date="2021-03-02T09:09:00Z">
                  <w:rPr>
                    <w:rFonts w:ascii="Arial" w:hAnsi="Arial" w:cs="Arial"/>
                    <w:lang w:val="en-US"/>
                  </w:rPr>
                </w:rPrChange>
              </w:rPr>
              <w:t>Model</w:t>
            </w:r>
          </w:p>
        </w:tc>
        <w:tc>
          <w:tcPr>
            <w:tcW w:w="850" w:type="dxa"/>
          </w:tcPr>
          <w:p w14:paraId="7F129BFC" w14:textId="77777777" w:rsidR="00A35339" w:rsidRPr="00D14D74" w:rsidRDefault="00A35339" w:rsidP="002B6235">
            <w:pPr>
              <w:pStyle w:val="ListParagraph"/>
              <w:ind w:left="0"/>
              <w:jc w:val="right"/>
              <w:rPr>
                <w:rFonts w:ascii="Arial" w:hAnsi="Arial" w:cs="Arial"/>
                <w:lang w:val="en-US"/>
                <w:rPrChange w:id="371" w:author="Cari Ficken" w:date="2021-03-02T09:09:00Z">
                  <w:rPr>
                    <w:rFonts w:ascii="Arial" w:hAnsi="Arial" w:cs="Arial"/>
                    <w:lang w:val="en-US"/>
                  </w:rPr>
                </w:rPrChange>
              </w:rPr>
            </w:pPr>
            <w:r w:rsidRPr="00D14D74">
              <w:rPr>
                <w:rFonts w:ascii="Arial" w:hAnsi="Arial" w:cs="Arial"/>
                <w:lang w:val="en-US"/>
                <w:rPrChange w:id="372" w:author="Cari Ficken" w:date="2021-03-02T09:09:00Z">
                  <w:rPr>
                    <w:rFonts w:ascii="Arial" w:hAnsi="Arial" w:cs="Arial"/>
                    <w:lang w:val="en-US"/>
                  </w:rPr>
                </w:rPrChange>
              </w:rPr>
              <w:t>df</w:t>
            </w:r>
          </w:p>
        </w:tc>
        <w:tc>
          <w:tcPr>
            <w:tcW w:w="1225" w:type="dxa"/>
          </w:tcPr>
          <w:p w14:paraId="07F7062A" w14:textId="77777777" w:rsidR="00A35339" w:rsidRPr="00D14D74" w:rsidRDefault="00A35339" w:rsidP="002B6235">
            <w:pPr>
              <w:pStyle w:val="ListParagraph"/>
              <w:ind w:left="0"/>
              <w:jc w:val="right"/>
              <w:rPr>
                <w:rFonts w:ascii="Arial" w:hAnsi="Arial" w:cs="Arial"/>
                <w:lang w:val="en-US"/>
                <w:rPrChange w:id="373" w:author="Cari Ficken" w:date="2021-03-02T09:09:00Z">
                  <w:rPr>
                    <w:rFonts w:ascii="Arial" w:hAnsi="Arial" w:cs="Arial"/>
                    <w:lang w:val="en-US"/>
                  </w:rPr>
                </w:rPrChange>
              </w:rPr>
            </w:pPr>
            <w:r w:rsidRPr="00D14D74">
              <w:rPr>
                <w:rFonts w:ascii="Arial" w:hAnsi="Arial" w:cs="Arial"/>
                <w:lang w:val="en-US"/>
                <w:rPrChange w:id="374" w:author="Cari Ficken" w:date="2021-03-02T09:09:00Z">
                  <w:rPr>
                    <w:rFonts w:ascii="Arial" w:hAnsi="Arial" w:cs="Arial"/>
                    <w:lang w:val="en-US"/>
                  </w:rPr>
                </w:rPrChange>
              </w:rPr>
              <w:t>AIC</w:t>
            </w:r>
          </w:p>
        </w:tc>
        <w:tc>
          <w:tcPr>
            <w:tcW w:w="974" w:type="dxa"/>
          </w:tcPr>
          <w:p w14:paraId="2AB4373A" w14:textId="77777777" w:rsidR="00A35339" w:rsidRPr="00D14D74" w:rsidRDefault="00A35339" w:rsidP="002B6235">
            <w:pPr>
              <w:pStyle w:val="ListParagraph"/>
              <w:ind w:left="0"/>
              <w:jc w:val="right"/>
              <w:rPr>
                <w:rFonts w:ascii="Arial" w:hAnsi="Arial" w:cs="Arial"/>
                <w:lang w:val="en-US"/>
                <w:rPrChange w:id="375" w:author="Cari Ficken" w:date="2021-03-02T09:09:00Z">
                  <w:rPr>
                    <w:rFonts w:ascii="Arial" w:hAnsi="Arial" w:cs="Arial"/>
                    <w:lang w:val="en-US"/>
                  </w:rPr>
                </w:rPrChange>
              </w:rPr>
            </w:pPr>
            <w:r w:rsidRPr="00D14D74">
              <w:rPr>
                <w:rFonts w:ascii="Arial" w:hAnsi="Arial" w:cs="Arial"/>
                <w:lang w:val="en-US"/>
                <w:rPrChange w:id="376" w:author="Cari Ficken" w:date="2021-03-02T09:09:00Z">
                  <w:rPr>
                    <w:rFonts w:ascii="Arial" w:hAnsi="Arial" w:cs="Arial"/>
                    <w:lang w:val="en-US"/>
                  </w:rPr>
                </w:rPrChange>
              </w:rPr>
              <w:t>LL</w:t>
            </w:r>
          </w:p>
        </w:tc>
        <w:tc>
          <w:tcPr>
            <w:tcW w:w="1007" w:type="dxa"/>
          </w:tcPr>
          <w:p w14:paraId="5EB767DD" w14:textId="77777777" w:rsidR="00A35339" w:rsidRPr="00D14D74" w:rsidRDefault="00A35339" w:rsidP="002B6235">
            <w:pPr>
              <w:pStyle w:val="ListParagraph"/>
              <w:ind w:left="0"/>
              <w:jc w:val="right"/>
              <w:rPr>
                <w:rFonts w:ascii="Arial" w:hAnsi="Arial" w:cs="Arial"/>
                <w:vertAlign w:val="superscript"/>
                <w:lang w:val="en-US"/>
                <w:rPrChange w:id="377" w:author="Cari Ficken" w:date="2021-03-02T09:09:00Z">
                  <w:rPr>
                    <w:rFonts w:ascii="Arial" w:hAnsi="Arial" w:cs="Arial"/>
                    <w:vertAlign w:val="superscript"/>
                    <w:lang w:val="en-US"/>
                  </w:rPr>
                </w:rPrChange>
              </w:rPr>
            </w:pPr>
            <w:r w:rsidRPr="00D14D74">
              <w:rPr>
                <w:rFonts w:ascii="Arial" w:hAnsi="Arial" w:cs="Arial"/>
                <w:lang w:val="en-US"/>
                <w:rPrChange w:id="378" w:author="Cari Ficken" w:date="2021-03-02T09:09:00Z">
                  <w:rPr>
                    <w:rFonts w:ascii="Arial" w:hAnsi="Arial" w:cs="Arial"/>
                    <w:lang w:val="en-US"/>
                  </w:rPr>
                </w:rPrChange>
              </w:rPr>
              <w:t>Χ</w:t>
            </w:r>
            <w:r w:rsidRPr="00D14D74">
              <w:rPr>
                <w:rFonts w:ascii="Arial" w:hAnsi="Arial" w:cs="Arial"/>
                <w:vertAlign w:val="superscript"/>
                <w:lang w:val="en-US"/>
                <w:rPrChange w:id="379" w:author="Cari Ficken" w:date="2021-03-02T09:09:00Z">
                  <w:rPr>
                    <w:rFonts w:ascii="Arial" w:hAnsi="Arial" w:cs="Arial"/>
                    <w:vertAlign w:val="superscript"/>
                    <w:lang w:val="en-US"/>
                  </w:rPr>
                </w:rPrChange>
              </w:rPr>
              <w:t>2</w:t>
            </w:r>
          </w:p>
        </w:tc>
        <w:tc>
          <w:tcPr>
            <w:tcW w:w="1007" w:type="dxa"/>
          </w:tcPr>
          <w:p w14:paraId="3D18612D" w14:textId="77777777" w:rsidR="00A35339" w:rsidRPr="00D14D74" w:rsidRDefault="00A35339" w:rsidP="002B6235">
            <w:pPr>
              <w:pStyle w:val="ListParagraph"/>
              <w:ind w:left="0"/>
              <w:jc w:val="right"/>
              <w:rPr>
                <w:rFonts w:ascii="Arial" w:hAnsi="Arial" w:cs="Arial"/>
                <w:lang w:val="en-US"/>
                <w:rPrChange w:id="380" w:author="Cari Ficken" w:date="2021-03-02T09:09:00Z">
                  <w:rPr>
                    <w:rFonts w:ascii="Arial" w:hAnsi="Arial" w:cs="Arial"/>
                    <w:lang w:val="en-US"/>
                  </w:rPr>
                </w:rPrChange>
              </w:rPr>
            </w:pPr>
            <w:r w:rsidRPr="00D14D74">
              <w:rPr>
                <w:rFonts w:ascii="Arial" w:hAnsi="Arial" w:cs="Arial"/>
                <w:lang w:val="en-US"/>
                <w:rPrChange w:id="381" w:author="Cari Ficken" w:date="2021-03-02T09:09:00Z">
                  <w:rPr>
                    <w:rFonts w:ascii="Arial" w:hAnsi="Arial" w:cs="Arial"/>
                    <w:lang w:val="en-US"/>
                  </w:rPr>
                </w:rPrChange>
              </w:rPr>
              <w:t>p-value</w:t>
            </w:r>
          </w:p>
        </w:tc>
      </w:tr>
      <w:tr w:rsidR="00A35339" w:rsidRPr="00D14D74" w14:paraId="19B3A832" w14:textId="77777777" w:rsidTr="002B6235">
        <w:tc>
          <w:tcPr>
            <w:tcW w:w="1402" w:type="dxa"/>
          </w:tcPr>
          <w:p w14:paraId="30E23FD8" w14:textId="77777777" w:rsidR="00A35339" w:rsidRPr="00D14D74" w:rsidRDefault="00A35339" w:rsidP="002B6235">
            <w:pPr>
              <w:pStyle w:val="ListParagraph"/>
              <w:ind w:left="0"/>
              <w:rPr>
                <w:rFonts w:ascii="Arial" w:hAnsi="Arial" w:cs="Arial"/>
                <w:lang w:val="en-US"/>
                <w:rPrChange w:id="382" w:author="Cari Ficken" w:date="2021-03-02T09:09:00Z">
                  <w:rPr>
                    <w:rFonts w:ascii="Arial" w:hAnsi="Arial" w:cs="Arial"/>
                    <w:lang w:val="en-US"/>
                  </w:rPr>
                </w:rPrChange>
              </w:rPr>
            </w:pPr>
            <w:r w:rsidRPr="00D14D74">
              <w:rPr>
                <w:rFonts w:ascii="Arial" w:hAnsi="Arial" w:cs="Arial"/>
                <w:lang w:val="en-US"/>
                <w:rPrChange w:id="383" w:author="Cari Ficken" w:date="2021-03-02T09:09:00Z">
                  <w:rPr>
                    <w:rFonts w:ascii="Arial" w:hAnsi="Arial" w:cs="Arial"/>
                    <w:lang w:val="en-US"/>
                  </w:rPr>
                </w:rPrChange>
              </w:rPr>
              <w:t>Linear</w:t>
            </w:r>
          </w:p>
        </w:tc>
        <w:tc>
          <w:tcPr>
            <w:tcW w:w="850" w:type="dxa"/>
          </w:tcPr>
          <w:p w14:paraId="72B80606" w14:textId="5E3EDED1" w:rsidR="00A35339" w:rsidRPr="00D14D74" w:rsidRDefault="00A35339" w:rsidP="002B6235">
            <w:pPr>
              <w:pStyle w:val="ListParagraph"/>
              <w:ind w:left="0"/>
              <w:jc w:val="right"/>
              <w:rPr>
                <w:rFonts w:ascii="Arial" w:hAnsi="Arial" w:cs="Arial"/>
                <w:lang w:val="en-US"/>
                <w:rPrChange w:id="384" w:author="Cari Ficken" w:date="2021-03-02T09:09:00Z">
                  <w:rPr>
                    <w:rFonts w:ascii="Arial" w:hAnsi="Arial" w:cs="Arial"/>
                    <w:lang w:val="en-US"/>
                  </w:rPr>
                </w:rPrChange>
              </w:rPr>
            </w:pPr>
            <w:del w:id="385" w:author="Cari Ficken" w:date="2021-03-02T09:06:00Z">
              <w:r w:rsidRPr="00D14D74" w:rsidDel="004A5CBE">
                <w:rPr>
                  <w:rFonts w:ascii="Arial" w:hAnsi="Arial" w:cs="Arial"/>
                  <w:lang w:val="en-US"/>
                  <w:rPrChange w:id="386" w:author="Cari Ficken" w:date="2021-03-02T09:09:00Z">
                    <w:rPr>
                      <w:rFonts w:ascii="Arial" w:hAnsi="Arial" w:cs="Arial"/>
                      <w:lang w:val="en-US"/>
                    </w:rPr>
                  </w:rPrChange>
                </w:rPr>
                <w:delText>6</w:delText>
              </w:r>
            </w:del>
            <w:ins w:id="387" w:author="Cari Ficken" w:date="2021-03-02T09:06:00Z">
              <w:r w:rsidR="004A5CBE" w:rsidRPr="00D14D74">
                <w:rPr>
                  <w:rFonts w:ascii="Arial" w:hAnsi="Arial" w:cs="Arial"/>
                  <w:lang w:val="en-US"/>
                  <w:rPrChange w:id="388" w:author="Cari Ficken" w:date="2021-03-02T09:09:00Z">
                    <w:rPr>
                      <w:rFonts w:ascii="Arial" w:hAnsi="Arial" w:cs="Arial"/>
                      <w:lang w:val="en-US"/>
                    </w:rPr>
                  </w:rPrChange>
                </w:rPr>
                <w:t>5</w:t>
              </w:r>
            </w:ins>
          </w:p>
        </w:tc>
        <w:tc>
          <w:tcPr>
            <w:tcW w:w="1225" w:type="dxa"/>
          </w:tcPr>
          <w:p w14:paraId="18CC1C1A" w14:textId="5C66A1EA" w:rsidR="00A35339" w:rsidRPr="00D14D74" w:rsidRDefault="00A35339" w:rsidP="002B6235">
            <w:pPr>
              <w:pStyle w:val="ListParagraph"/>
              <w:ind w:left="0"/>
              <w:jc w:val="right"/>
              <w:rPr>
                <w:rFonts w:ascii="Arial" w:hAnsi="Arial" w:cs="Arial"/>
                <w:lang w:val="en-US"/>
                <w:rPrChange w:id="389" w:author="Cari Ficken" w:date="2021-03-02T09:09:00Z">
                  <w:rPr>
                    <w:rFonts w:ascii="Arial" w:hAnsi="Arial" w:cs="Arial"/>
                    <w:lang w:val="en-US"/>
                  </w:rPr>
                </w:rPrChange>
              </w:rPr>
            </w:pPr>
            <w:del w:id="390" w:author="Cari Ficken" w:date="2021-03-02T09:06:00Z">
              <w:r w:rsidRPr="00D14D74" w:rsidDel="004A5CBE">
                <w:rPr>
                  <w:rStyle w:val="gd15mcfceub"/>
                  <w:rFonts w:ascii="Arial" w:hAnsi="Arial" w:cs="Arial"/>
                  <w:bdr w:val="none" w:sz="0" w:space="0" w:color="auto" w:frame="1"/>
                  <w:rPrChange w:id="391" w:author="Cari Ficken" w:date="2021-03-02T09:09:00Z">
                    <w:rPr>
                      <w:rStyle w:val="gd15mcfceub"/>
                      <w:rFonts w:ascii="Arial" w:hAnsi="Arial" w:cs="Arial"/>
                      <w:bdr w:val="none" w:sz="0" w:space="0" w:color="auto" w:frame="1"/>
                    </w:rPr>
                  </w:rPrChange>
                </w:rPr>
                <w:delText>-2502.8</w:delText>
              </w:r>
            </w:del>
            <w:ins w:id="392" w:author="Cari Ficken" w:date="2021-03-02T09:07:00Z">
              <w:r w:rsidR="004A5CBE" w:rsidRPr="00D14D74">
                <w:rPr>
                  <w:rStyle w:val="gd15mcfceub"/>
                  <w:rFonts w:ascii="Arial" w:hAnsi="Arial" w:cs="Arial"/>
                  <w:bdr w:val="none" w:sz="0" w:space="0" w:color="auto" w:frame="1"/>
                  <w:rPrChange w:id="393" w:author="Cari Ficken" w:date="2021-03-02T09:09:00Z">
                    <w:rPr>
                      <w:rStyle w:val="gd15mcfceub"/>
                      <w:rFonts w:ascii="Arial" w:hAnsi="Arial" w:cs="Arial"/>
                      <w:bdr w:val="none" w:sz="0" w:space="0" w:color="auto" w:frame="1"/>
                    </w:rPr>
                  </w:rPrChange>
                </w:rPr>
                <w:t>-</w:t>
              </w:r>
            </w:ins>
            <w:ins w:id="394" w:author="Cari Ficken" w:date="2021-03-02T09:06:00Z">
              <w:r w:rsidR="004A5CBE" w:rsidRPr="00D14D74">
                <w:rPr>
                  <w:rStyle w:val="gd15mcfceub"/>
                  <w:rFonts w:ascii="Arial" w:hAnsi="Arial" w:cs="Arial"/>
                  <w:bdr w:val="none" w:sz="0" w:space="0" w:color="auto" w:frame="1"/>
                  <w:rPrChange w:id="395" w:author="Cari Ficken" w:date="2021-03-02T09:09:00Z">
                    <w:rPr>
                      <w:rStyle w:val="gd15mcfceub"/>
                      <w:rFonts w:ascii="Arial" w:hAnsi="Arial" w:cs="Arial"/>
                      <w:bdr w:val="none" w:sz="0" w:space="0" w:color="auto" w:frame="1"/>
                    </w:rPr>
                  </w:rPrChange>
                </w:rPr>
                <w:t>150</w:t>
              </w:r>
            </w:ins>
            <w:ins w:id="396" w:author="Cari Ficken" w:date="2021-03-02T09:07:00Z">
              <w:r w:rsidR="004A5CBE" w:rsidRPr="00D14D74">
                <w:rPr>
                  <w:rStyle w:val="gd15mcfceub"/>
                  <w:rFonts w:ascii="Arial" w:hAnsi="Arial" w:cs="Arial"/>
                  <w:bdr w:val="none" w:sz="0" w:space="0" w:color="auto" w:frame="1"/>
                  <w:rPrChange w:id="397" w:author="Cari Ficken" w:date="2021-03-02T09:09:00Z">
                    <w:rPr>
                      <w:rStyle w:val="gd15mcfceub"/>
                      <w:rFonts w:ascii="Arial" w:hAnsi="Arial" w:cs="Arial"/>
                      <w:bdr w:val="none" w:sz="0" w:space="0" w:color="auto" w:frame="1"/>
                    </w:rPr>
                  </w:rPrChange>
                </w:rPr>
                <w:t>1</w:t>
              </w:r>
            </w:ins>
          </w:p>
        </w:tc>
        <w:tc>
          <w:tcPr>
            <w:tcW w:w="974" w:type="dxa"/>
          </w:tcPr>
          <w:p w14:paraId="695ED81A" w14:textId="5F23467B" w:rsidR="00A35339" w:rsidRPr="00D14D74" w:rsidRDefault="00A35339" w:rsidP="002B6235">
            <w:pPr>
              <w:pStyle w:val="ListParagraph"/>
              <w:ind w:left="0"/>
              <w:jc w:val="right"/>
              <w:rPr>
                <w:rFonts w:ascii="Arial" w:hAnsi="Arial" w:cs="Arial"/>
                <w:lang w:val="en-US"/>
                <w:rPrChange w:id="398" w:author="Cari Ficken" w:date="2021-03-02T09:09:00Z">
                  <w:rPr>
                    <w:rFonts w:ascii="Arial" w:hAnsi="Arial" w:cs="Arial"/>
                    <w:lang w:val="en-US"/>
                  </w:rPr>
                </w:rPrChange>
              </w:rPr>
            </w:pPr>
            <w:del w:id="399" w:author="Cari Ficken" w:date="2021-03-02T09:07:00Z">
              <w:r w:rsidRPr="00D14D74" w:rsidDel="004A5CBE">
                <w:rPr>
                  <w:rStyle w:val="gd15mcfceub"/>
                  <w:rFonts w:ascii="Arial" w:hAnsi="Arial" w:cs="Arial"/>
                  <w:bdr w:val="none" w:sz="0" w:space="0" w:color="auto" w:frame="1"/>
                  <w:rPrChange w:id="400" w:author="Cari Ficken" w:date="2021-03-02T09:09:00Z">
                    <w:rPr>
                      <w:rStyle w:val="gd15mcfceub"/>
                      <w:rFonts w:ascii="Arial" w:hAnsi="Arial" w:cs="Arial"/>
                      <w:bdr w:val="none" w:sz="0" w:space="0" w:color="auto" w:frame="1"/>
                    </w:rPr>
                  </w:rPrChange>
                </w:rPr>
                <w:delText>1256.4</w:delText>
              </w:r>
            </w:del>
            <w:ins w:id="401" w:author="Cari Ficken" w:date="2021-03-02T09:07:00Z">
              <w:r w:rsidR="004A5CBE" w:rsidRPr="00D14D74">
                <w:rPr>
                  <w:rStyle w:val="gd15mcfceub"/>
                  <w:rFonts w:ascii="Arial" w:hAnsi="Arial" w:cs="Arial"/>
                  <w:bdr w:val="none" w:sz="0" w:space="0" w:color="auto" w:frame="1"/>
                  <w:rPrChange w:id="402" w:author="Cari Ficken" w:date="2021-03-02T09:09:00Z">
                    <w:rPr>
                      <w:rStyle w:val="gd15mcfceub"/>
                      <w:rFonts w:ascii="Arial" w:hAnsi="Arial" w:cs="Arial"/>
                      <w:bdr w:val="none" w:sz="0" w:space="0" w:color="auto" w:frame="1"/>
                    </w:rPr>
                  </w:rPrChange>
                </w:rPr>
                <w:t>755.4</w:t>
              </w:r>
            </w:ins>
          </w:p>
        </w:tc>
        <w:tc>
          <w:tcPr>
            <w:tcW w:w="1007" w:type="dxa"/>
          </w:tcPr>
          <w:p w14:paraId="7695424C" w14:textId="77777777" w:rsidR="00A35339" w:rsidRPr="00D14D74" w:rsidRDefault="00A35339" w:rsidP="002B6235">
            <w:pPr>
              <w:pStyle w:val="ListParagraph"/>
              <w:ind w:left="0"/>
              <w:jc w:val="right"/>
              <w:rPr>
                <w:rFonts w:ascii="Arial" w:hAnsi="Arial" w:cs="Arial"/>
                <w:lang w:val="en-US"/>
                <w:rPrChange w:id="403" w:author="Cari Ficken" w:date="2021-03-02T09:09:00Z">
                  <w:rPr>
                    <w:rFonts w:ascii="Arial" w:hAnsi="Arial" w:cs="Arial"/>
                    <w:lang w:val="en-US"/>
                  </w:rPr>
                </w:rPrChange>
              </w:rPr>
            </w:pPr>
          </w:p>
        </w:tc>
        <w:tc>
          <w:tcPr>
            <w:tcW w:w="1007" w:type="dxa"/>
          </w:tcPr>
          <w:p w14:paraId="571D4A2E" w14:textId="77777777" w:rsidR="00A35339" w:rsidRPr="00D14D74" w:rsidRDefault="00A35339" w:rsidP="002B6235">
            <w:pPr>
              <w:pStyle w:val="ListParagraph"/>
              <w:ind w:left="0"/>
              <w:jc w:val="right"/>
              <w:rPr>
                <w:rFonts w:ascii="Arial" w:hAnsi="Arial" w:cs="Arial"/>
                <w:lang w:val="en-US"/>
                <w:rPrChange w:id="404" w:author="Cari Ficken" w:date="2021-03-02T09:09:00Z">
                  <w:rPr>
                    <w:rFonts w:ascii="Arial" w:hAnsi="Arial" w:cs="Arial"/>
                    <w:lang w:val="en-US"/>
                  </w:rPr>
                </w:rPrChange>
              </w:rPr>
            </w:pPr>
          </w:p>
        </w:tc>
      </w:tr>
      <w:tr w:rsidR="00A35339" w:rsidRPr="00D14D74" w14:paraId="163D2C06" w14:textId="77777777" w:rsidTr="002B6235">
        <w:tc>
          <w:tcPr>
            <w:tcW w:w="1402" w:type="dxa"/>
          </w:tcPr>
          <w:p w14:paraId="1C4845B5" w14:textId="77777777" w:rsidR="00A35339" w:rsidRPr="00D14D74" w:rsidRDefault="00A35339" w:rsidP="002B6235">
            <w:pPr>
              <w:pStyle w:val="ListParagraph"/>
              <w:ind w:left="0"/>
              <w:rPr>
                <w:rFonts w:ascii="Arial" w:hAnsi="Arial" w:cs="Arial"/>
                <w:lang w:val="en-US"/>
                <w:rPrChange w:id="405" w:author="Cari Ficken" w:date="2021-03-02T09:09:00Z">
                  <w:rPr>
                    <w:rFonts w:ascii="Arial" w:hAnsi="Arial" w:cs="Arial"/>
                    <w:lang w:val="en-US"/>
                  </w:rPr>
                </w:rPrChange>
              </w:rPr>
            </w:pPr>
            <w:r w:rsidRPr="00D14D74">
              <w:rPr>
                <w:rFonts w:ascii="Arial" w:hAnsi="Arial" w:cs="Arial"/>
                <w:lang w:val="en-US"/>
                <w:rPrChange w:id="406" w:author="Cari Ficken" w:date="2021-03-02T09:09:00Z">
                  <w:rPr>
                    <w:rFonts w:ascii="Arial" w:hAnsi="Arial" w:cs="Arial"/>
                    <w:lang w:val="en-US"/>
                  </w:rPr>
                </w:rPrChange>
              </w:rPr>
              <w:t>Polynomial</w:t>
            </w:r>
          </w:p>
        </w:tc>
        <w:tc>
          <w:tcPr>
            <w:tcW w:w="850" w:type="dxa"/>
          </w:tcPr>
          <w:p w14:paraId="1BA6E56E" w14:textId="1F669BE9" w:rsidR="00A35339" w:rsidRPr="00D14D74" w:rsidRDefault="00A35339" w:rsidP="002B6235">
            <w:pPr>
              <w:pStyle w:val="ListParagraph"/>
              <w:ind w:left="0"/>
              <w:jc w:val="right"/>
              <w:rPr>
                <w:rFonts w:ascii="Arial" w:hAnsi="Arial" w:cs="Arial"/>
                <w:lang w:val="en-US"/>
                <w:rPrChange w:id="407" w:author="Cari Ficken" w:date="2021-03-02T09:09:00Z">
                  <w:rPr>
                    <w:rFonts w:ascii="Arial" w:hAnsi="Arial" w:cs="Arial"/>
                    <w:lang w:val="en-US"/>
                  </w:rPr>
                </w:rPrChange>
              </w:rPr>
            </w:pPr>
            <w:del w:id="408" w:author="Cari Ficken" w:date="2021-03-02T09:07:00Z">
              <w:r w:rsidRPr="00D14D74" w:rsidDel="004A5CBE">
                <w:rPr>
                  <w:rFonts w:ascii="Arial" w:hAnsi="Arial" w:cs="Arial"/>
                  <w:lang w:val="en-US"/>
                  <w:rPrChange w:id="409" w:author="Cari Ficken" w:date="2021-03-02T09:09:00Z">
                    <w:rPr>
                      <w:rFonts w:ascii="Arial" w:hAnsi="Arial" w:cs="Arial"/>
                      <w:lang w:val="en-US"/>
                    </w:rPr>
                  </w:rPrChange>
                </w:rPr>
                <w:delText>7</w:delText>
              </w:r>
            </w:del>
            <w:ins w:id="410" w:author="Cari Ficken" w:date="2021-03-02T09:07:00Z">
              <w:r w:rsidR="004A5CBE" w:rsidRPr="00D14D74">
                <w:rPr>
                  <w:rFonts w:ascii="Arial" w:hAnsi="Arial" w:cs="Arial"/>
                  <w:lang w:val="en-US"/>
                  <w:rPrChange w:id="411" w:author="Cari Ficken" w:date="2021-03-02T09:09:00Z">
                    <w:rPr>
                      <w:rFonts w:ascii="Arial" w:hAnsi="Arial" w:cs="Arial"/>
                      <w:lang w:val="en-US"/>
                    </w:rPr>
                  </w:rPrChange>
                </w:rPr>
                <w:t>6</w:t>
              </w:r>
            </w:ins>
          </w:p>
        </w:tc>
        <w:tc>
          <w:tcPr>
            <w:tcW w:w="1225" w:type="dxa"/>
          </w:tcPr>
          <w:p w14:paraId="6CBC7B09" w14:textId="1A75A0D4" w:rsidR="00A35339" w:rsidRPr="00D14D74"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Change w:id="412" w:author="Cari Ficken" w:date="2021-03-02T09:09:00Z">
                  <w:rPr>
                    <w:rFonts w:eastAsia="Times New Roman"/>
                  </w:rPr>
                </w:rPrChange>
              </w:rPr>
            </w:pPr>
            <w:del w:id="413" w:author="Cari Ficken" w:date="2021-03-02T09:07:00Z">
              <w:r w:rsidRPr="00D14D74" w:rsidDel="004A5CBE">
                <w:rPr>
                  <w:rStyle w:val="gd15mcfceub"/>
                  <w:bdr w:val="none" w:sz="0" w:space="0" w:color="auto" w:frame="1"/>
                  <w:rPrChange w:id="414" w:author="Cari Ficken" w:date="2021-03-02T09:09:00Z">
                    <w:rPr>
                      <w:rStyle w:val="gd15mcfceub"/>
                      <w:bdr w:val="none" w:sz="0" w:space="0" w:color="auto" w:frame="1"/>
                    </w:rPr>
                  </w:rPrChange>
                </w:rPr>
                <w:delText>-2589.3</w:delText>
              </w:r>
            </w:del>
            <w:ins w:id="415" w:author="Cari Ficken" w:date="2021-03-02T09:07:00Z">
              <w:r w:rsidR="004A5CBE" w:rsidRPr="00D14D74">
                <w:rPr>
                  <w:rStyle w:val="gd15mcfceub"/>
                  <w:bdr w:val="none" w:sz="0" w:space="0" w:color="auto" w:frame="1"/>
                  <w:rPrChange w:id="416" w:author="Cari Ficken" w:date="2021-03-02T09:09:00Z">
                    <w:rPr>
                      <w:rStyle w:val="gd15mcfceub"/>
                      <w:bdr w:val="none" w:sz="0" w:space="0" w:color="auto" w:frame="1"/>
                    </w:rPr>
                  </w:rPrChange>
                </w:rPr>
                <w:t>-1570</w:t>
              </w:r>
            </w:ins>
          </w:p>
        </w:tc>
        <w:tc>
          <w:tcPr>
            <w:tcW w:w="974" w:type="dxa"/>
          </w:tcPr>
          <w:p w14:paraId="15C8EC74" w14:textId="23E7291B" w:rsidR="00A35339" w:rsidRPr="00D14D74" w:rsidRDefault="00A35339" w:rsidP="002B6235">
            <w:pPr>
              <w:pStyle w:val="HTMLPreformatted"/>
              <w:shd w:val="clear" w:color="auto" w:fill="FFFFFF"/>
              <w:contextualSpacing/>
              <w:jc w:val="right"/>
              <w:rPr>
                <w:rFonts w:ascii="Arial" w:hAnsi="Arial" w:cs="Arial"/>
                <w:sz w:val="22"/>
                <w:szCs w:val="22"/>
                <w:rPrChange w:id="417" w:author="Cari Ficken" w:date="2021-03-02T09:09:00Z">
                  <w:rPr>
                    <w:rFonts w:ascii="Arial" w:hAnsi="Arial" w:cs="Arial"/>
                    <w:sz w:val="22"/>
                    <w:szCs w:val="22"/>
                  </w:rPr>
                </w:rPrChange>
              </w:rPr>
            </w:pPr>
            <w:del w:id="418" w:author="Cari Ficken" w:date="2021-03-02T09:08:00Z">
              <w:r w:rsidRPr="00D14D74" w:rsidDel="004A5CBE">
                <w:rPr>
                  <w:rStyle w:val="gd15mcfceub"/>
                  <w:rFonts w:ascii="Arial" w:hAnsi="Arial" w:cs="Arial"/>
                  <w:sz w:val="22"/>
                  <w:szCs w:val="22"/>
                  <w:bdr w:val="none" w:sz="0" w:space="0" w:color="auto" w:frame="1"/>
                  <w:rPrChange w:id="419" w:author="Cari Ficken" w:date="2021-03-02T09:09:00Z">
                    <w:rPr>
                      <w:rStyle w:val="gd15mcfceub"/>
                      <w:rFonts w:ascii="Arial" w:hAnsi="Arial" w:cs="Arial"/>
                      <w:sz w:val="22"/>
                      <w:szCs w:val="22"/>
                      <w:bdr w:val="none" w:sz="0" w:space="0" w:color="auto" w:frame="1"/>
                    </w:rPr>
                  </w:rPrChange>
                </w:rPr>
                <w:delText xml:space="preserve">1301.7  </w:delText>
              </w:r>
            </w:del>
            <w:ins w:id="420" w:author="Cari Ficken" w:date="2021-03-02T09:08:00Z">
              <w:r w:rsidR="004A5CBE" w:rsidRPr="00D14D74">
                <w:rPr>
                  <w:rStyle w:val="gd15mcfceub"/>
                  <w:rFonts w:ascii="Arial" w:hAnsi="Arial" w:cs="Arial"/>
                  <w:sz w:val="22"/>
                  <w:szCs w:val="22"/>
                  <w:bdr w:val="none" w:sz="0" w:space="0" w:color="auto" w:frame="1"/>
                  <w:rPrChange w:id="421" w:author="Cari Ficken" w:date="2021-03-02T09:09:00Z">
                    <w:rPr>
                      <w:rStyle w:val="gd15mcfceub"/>
                      <w:rFonts w:ascii="Arial" w:hAnsi="Arial" w:cs="Arial"/>
                      <w:sz w:val="22"/>
                      <w:szCs w:val="22"/>
                      <w:bdr w:val="none" w:sz="0" w:space="0" w:color="auto" w:frame="1"/>
                    </w:rPr>
                  </w:rPrChange>
                </w:rPr>
                <w:t>807.2</w:t>
              </w:r>
            </w:ins>
          </w:p>
        </w:tc>
        <w:tc>
          <w:tcPr>
            <w:tcW w:w="1007" w:type="dxa"/>
          </w:tcPr>
          <w:p w14:paraId="5823CC12" w14:textId="51CCAE02" w:rsidR="00A35339" w:rsidRPr="00D14D74" w:rsidRDefault="00A35339" w:rsidP="002B6235">
            <w:pPr>
              <w:pStyle w:val="ListParagraph"/>
              <w:ind w:left="0"/>
              <w:jc w:val="right"/>
              <w:rPr>
                <w:rFonts w:ascii="Arial" w:hAnsi="Arial" w:cs="Arial"/>
                <w:lang w:val="en-US"/>
                <w:rPrChange w:id="422" w:author="Cari Ficken" w:date="2021-03-02T09:09:00Z">
                  <w:rPr>
                    <w:rFonts w:ascii="Arial" w:hAnsi="Arial" w:cs="Arial"/>
                    <w:lang w:val="en-US"/>
                  </w:rPr>
                </w:rPrChange>
              </w:rPr>
            </w:pPr>
            <w:del w:id="423" w:author="Cari Ficken" w:date="2021-03-02T09:08:00Z">
              <w:r w:rsidRPr="00D14D74" w:rsidDel="004A5CBE">
                <w:rPr>
                  <w:rStyle w:val="gd15mcfceub"/>
                  <w:rFonts w:ascii="Arial" w:hAnsi="Arial" w:cs="Arial"/>
                  <w:bdr w:val="none" w:sz="0" w:space="0" w:color="auto" w:frame="1"/>
                  <w:rPrChange w:id="424" w:author="Cari Ficken" w:date="2021-03-02T09:09:00Z">
                    <w:rPr>
                      <w:rStyle w:val="gd15mcfceub"/>
                      <w:rFonts w:ascii="Arial" w:hAnsi="Arial" w:cs="Arial"/>
                      <w:bdr w:val="none" w:sz="0" w:space="0" w:color="auto" w:frame="1"/>
                    </w:rPr>
                  </w:rPrChange>
                </w:rPr>
                <w:delText>88.47</w:delText>
              </w:r>
            </w:del>
            <w:ins w:id="425" w:author="Cari Ficken" w:date="2021-03-02T09:08:00Z">
              <w:r w:rsidR="004A5CBE" w:rsidRPr="00D14D74">
                <w:rPr>
                  <w:rStyle w:val="gd15mcfceub"/>
                  <w:rFonts w:ascii="Arial" w:hAnsi="Arial" w:cs="Arial"/>
                  <w:bdr w:val="none" w:sz="0" w:space="0" w:color="auto" w:frame="1"/>
                  <w:rPrChange w:id="426" w:author="Cari Ficken" w:date="2021-03-02T09:09:00Z">
                    <w:rPr>
                      <w:rStyle w:val="gd15mcfceub"/>
                      <w:rFonts w:ascii="Arial" w:hAnsi="Arial" w:cs="Arial"/>
                      <w:bdr w:val="none" w:sz="0" w:space="0" w:color="auto" w:frame="1"/>
                    </w:rPr>
                  </w:rPrChange>
                </w:rPr>
                <w:t>103.63</w:t>
              </w:r>
            </w:ins>
          </w:p>
        </w:tc>
        <w:tc>
          <w:tcPr>
            <w:tcW w:w="1007" w:type="dxa"/>
          </w:tcPr>
          <w:p w14:paraId="7058B5A3" w14:textId="77777777" w:rsidR="00A35339" w:rsidRPr="00D14D74" w:rsidRDefault="00A35339" w:rsidP="002B6235">
            <w:pPr>
              <w:pStyle w:val="ListParagraph"/>
              <w:ind w:left="0"/>
              <w:jc w:val="right"/>
              <w:rPr>
                <w:rFonts w:ascii="Arial" w:hAnsi="Arial" w:cs="Arial"/>
                <w:lang w:val="en-US"/>
                <w:rPrChange w:id="427" w:author="Cari Ficken" w:date="2021-03-02T09:09:00Z">
                  <w:rPr>
                    <w:rFonts w:ascii="Arial" w:hAnsi="Arial" w:cs="Arial"/>
                    <w:lang w:val="en-US"/>
                  </w:rPr>
                </w:rPrChange>
              </w:rPr>
            </w:pPr>
            <w:r w:rsidRPr="00D14D74">
              <w:rPr>
                <w:rFonts w:ascii="Arial" w:hAnsi="Arial" w:cs="Arial"/>
                <w:lang w:val="en-US"/>
                <w:rPrChange w:id="428" w:author="Cari Ficken" w:date="2021-03-02T09:09:00Z">
                  <w:rPr>
                    <w:rFonts w:ascii="Arial" w:hAnsi="Arial" w:cs="Arial"/>
                    <w:lang w:val="en-US"/>
                  </w:rPr>
                </w:rPrChange>
              </w:rPr>
              <w:t>&lt;0.001</w:t>
            </w:r>
          </w:p>
        </w:tc>
      </w:tr>
    </w:tbl>
    <w:p w14:paraId="43CE94C2" w14:textId="77777777" w:rsidR="00A35339" w:rsidRPr="00D14D74" w:rsidRDefault="00A35339" w:rsidP="00A35339">
      <w:pPr>
        <w:tabs>
          <w:tab w:val="left" w:pos="1880"/>
        </w:tabs>
        <w:contextualSpacing/>
        <w:rPr>
          <w:lang w:val="en-US"/>
          <w:rPrChange w:id="429" w:author="Cari Ficken" w:date="2021-03-02T09:09:00Z">
            <w:rPr>
              <w:lang w:val="en-US"/>
            </w:rPr>
          </w:rPrChange>
        </w:rPr>
      </w:pPr>
    </w:p>
    <w:p w14:paraId="672DA141" w14:textId="77777777" w:rsidR="00A35339" w:rsidRPr="00D14D74" w:rsidRDefault="00A35339" w:rsidP="00A35339">
      <w:pPr>
        <w:pStyle w:val="Heading3"/>
        <w:contextualSpacing/>
        <w:rPr>
          <w:color w:val="auto"/>
          <w:lang w:val="en-US"/>
          <w:rPrChange w:id="430" w:author="Cari Ficken" w:date="2021-03-02T09:09:00Z">
            <w:rPr>
              <w:color w:val="auto"/>
              <w:lang w:val="en-US"/>
            </w:rPr>
          </w:rPrChange>
        </w:rPr>
      </w:pPr>
      <w:r w:rsidRPr="00D14D74">
        <w:rPr>
          <w:color w:val="auto"/>
          <w:lang w:val="en-US"/>
          <w:rPrChange w:id="431" w:author="Cari Ficken" w:date="2021-03-02T09:09:00Z">
            <w:rPr>
              <w:color w:val="auto"/>
              <w:lang w:val="en-US"/>
            </w:rPr>
          </w:rPrChange>
        </w:rPr>
        <w:t>Section C: Spatial autocorrelation of model residuals</w:t>
      </w:r>
    </w:p>
    <w:p w14:paraId="5C901F17" w14:textId="77777777" w:rsidR="00A35339" w:rsidRPr="00D14D74" w:rsidRDefault="00A35339" w:rsidP="00A35339">
      <w:pPr>
        <w:contextualSpacing/>
        <w:rPr>
          <w:lang w:val="en-US"/>
          <w:rPrChange w:id="432" w:author="Cari Ficken" w:date="2021-03-02T09:09:00Z">
            <w:rPr>
              <w:lang w:val="en-US"/>
            </w:rPr>
          </w:rPrChange>
        </w:rPr>
      </w:pPr>
      <w:r w:rsidRPr="00D14D74">
        <w:rPr>
          <w:lang w:val="en-US"/>
          <w:rPrChange w:id="433" w:author="Cari Ficken" w:date="2021-03-02T09:09:00Z">
            <w:rPr>
              <w:lang w:val="en-US"/>
            </w:rPr>
          </w:rPrChange>
        </w:rPr>
        <w:t xml:space="preserve">Analyses performed using </w:t>
      </w:r>
      <w:proofErr w:type="spellStart"/>
      <w:r w:rsidRPr="00D14D74">
        <w:rPr>
          <w:lang w:val="en-US"/>
          <w:rPrChange w:id="434" w:author="Cari Ficken" w:date="2021-03-02T09:09:00Z">
            <w:rPr>
              <w:lang w:val="en-US"/>
            </w:rPr>
          </w:rPrChange>
        </w:rPr>
        <w:t>correlog</w:t>
      </w:r>
      <w:proofErr w:type="spellEnd"/>
      <w:r w:rsidRPr="00D14D74">
        <w:rPr>
          <w:lang w:val="en-US"/>
          <w:rPrChange w:id="435" w:author="Cari Ficken" w:date="2021-03-02T09:09:00Z">
            <w:rPr>
              <w:lang w:val="en-US"/>
            </w:rPr>
          </w:rPrChange>
        </w:rPr>
        <w:t xml:space="preserve"> function in the </w:t>
      </w:r>
      <w:proofErr w:type="spellStart"/>
      <w:r w:rsidRPr="00D14D74">
        <w:rPr>
          <w:lang w:val="en-US"/>
          <w:rPrChange w:id="436" w:author="Cari Ficken" w:date="2021-03-02T09:09:00Z">
            <w:rPr>
              <w:lang w:val="en-US"/>
            </w:rPr>
          </w:rPrChange>
        </w:rPr>
        <w:t>pgirmess</w:t>
      </w:r>
      <w:proofErr w:type="spellEnd"/>
      <w:r w:rsidRPr="00D14D74">
        <w:rPr>
          <w:lang w:val="en-US"/>
          <w:rPrChange w:id="437" w:author="Cari Ficken" w:date="2021-03-02T09:09:00Z">
            <w:rPr>
              <w:lang w:val="en-US"/>
            </w:rPr>
          </w:rPrChange>
        </w:rPr>
        <w:t xml:space="preserve"> package (Giraudoux 2018) in R.</w:t>
      </w:r>
    </w:p>
    <w:p w14:paraId="2005A573" w14:textId="77777777" w:rsidR="00A35339" w:rsidRPr="00D14D74" w:rsidRDefault="00A35339" w:rsidP="00A35339">
      <w:pPr>
        <w:contextualSpacing/>
        <w:rPr>
          <w:lang w:val="en-US"/>
          <w:rPrChange w:id="438" w:author="Cari Ficken" w:date="2021-03-02T09:09:00Z">
            <w:rPr>
              <w:lang w:val="en-US"/>
            </w:rPr>
          </w:rPrChange>
        </w:rPr>
      </w:pPr>
      <w:r w:rsidRPr="00D14D74">
        <w:rPr>
          <w:lang w:val="en-US"/>
          <w:rPrChange w:id="439" w:author="Cari Ficken" w:date="2021-03-02T09:09:00Z">
            <w:rPr>
              <w:lang w:val="en-US"/>
            </w:rPr>
          </w:rPrChange>
        </w:rPr>
        <w:lastRenderedPageBreak/>
        <w:t xml:space="preserve">Patrick Giraudoux (2018). </w:t>
      </w:r>
      <w:proofErr w:type="spellStart"/>
      <w:r w:rsidRPr="00D14D74">
        <w:rPr>
          <w:lang w:val="en-US"/>
          <w:rPrChange w:id="440" w:author="Cari Ficken" w:date="2021-03-02T09:09:00Z">
            <w:rPr>
              <w:lang w:val="en-US"/>
            </w:rPr>
          </w:rPrChange>
        </w:rPr>
        <w:t>pgirmess</w:t>
      </w:r>
      <w:proofErr w:type="spellEnd"/>
      <w:r w:rsidRPr="00D14D74">
        <w:rPr>
          <w:lang w:val="en-US"/>
          <w:rPrChange w:id="441" w:author="Cari Ficken" w:date="2021-03-02T09:09:00Z">
            <w:rPr>
              <w:lang w:val="en-US"/>
            </w:rPr>
          </w:rPrChange>
        </w:rPr>
        <w:t xml:space="preserve">: Spatial Analysis and Data Mining for Field Ecologists. </w:t>
      </w:r>
      <w:r w:rsidRPr="00D14D74">
        <w:rPr>
          <w:rPrChange w:id="442" w:author="Cari Ficken" w:date="2021-03-02T09:09:00Z">
            <w:rPr/>
          </w:rPrChange>
        </w:rPr>
        <w:t>R package version 1.6.9. https://CRAN.R-project.org/package=pgirmess</w:t>
      </w:r>
    </w:p>
    <w:p w14:paraId="13A8FC6E" w14:textId="77777777" w:rsidR="00A35339" w:rsidRPr="00D14D74" w:rsidRDefault="00A35339" w:rsidP="00A35339">
      <w:pPr>
        <w:contextualSpacing/>
        <w:jc w:val="center"/>
        <w:rPr>
          <w:lang w:val="en-US"/>
        </w:rPr>
      </w:pPr>
      <w:r w:rsidRPr="00D14D74">
        <w:rPr>
          <w:noProof/>
          <w:lang w:eastAsia="fr-FR"/>
        </w:rPr>
        <w:drawing>
          <wp:inline distT="0" distB="0" distL="0" distR="0" wp14:anchorId="4C39DEA7" wp14:editId="631F8708">
            <wp:extent cx="5383654" cy="4770783"/>
            <wp:effectExtent l="0" t="0" r="7496" b="0"/>
            <wp:docPr id="6" name="Image 1" descr="C:\Users\Martin\Documents\ABMI\Analysis\AB Aquatic Invertebrates\Correlogram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cuments\ABMI\Analysis\AB Aquatic Invertebrates\Correlogram_plot.png"/>
                    <pic:cNvPicPr>
                      <a:picLocks noChangeAspect="1" noChangeArrowheads="1"/>
                    </pic:cNvPicPr>
                  </pic:nvPicPr>
                  <pic:blipFill>
                    <a:blip r:embed="rId6" cstate="print"/>
                    <a:srcRect/>
                    <a:stretch>
                      <a:fillRect/>
                    </a:stretch>
                  </pic:blipFill>
                  <pic:spPr bwMode="auto">
                    <a:xfrm>
                      <a:off x="0" y="0"/>
                      <a:ext cx="5386949" cy="4773703"/>
                    </a:xfrm>
                    <a:prstGeom prst="rect">
                      <a:avLst/>
                    </a:prstGeom>
                    <a:noFill/>
                    <a:ln w="9525">
                      <a:noFill/>
                      <a:miter lim="800000"/>
                      <a:headEnd/>
                      <a:tailEnd/>
                    </a:ln>
                  </pic:spPr>
                </pic:pic>
              </a:graphicData>
            </a:graphic>
          </wp:inline>
        </w:drawing>
      </w:r>
    </w:p>
    <w:p w14:paraId="54E8BEA8" w14:textId="77777777" w:rsidR="00A35339" w:rsidRPr="00D14D74" w:rsidRDefault="00A35339" w:rsidP="00A35339">
      <w:pPr>
        <w:contextualSpacing/>
        <w:rPr>
          <w:lang w:val="en-US"/>
          <w:rPrChange w:id="443" w:author="Cari Ficken" w:date="2021-03-02T09:09:00Z">
            <w:rPr>
              <w:lang w:val="en-US"/>
            </w:rPr>
          </w:rPrChange>
        </w:rPr>
      </w:pPr>
      <w:r w:rsidRPr="00D14D74">
        <w:rPr>
          <w:lang w:val="en-US"/>
          <w:rPrChange w:id="444" w:author="Cari Ficken" w:date="2021-03-02T09:09:00Z">
            <w:rPr>
              <w:lang w:val="en-US"/>
            </w:rPr>
          </w:rPrChange>
        </w:rPr>
        <w:t>Supplementary Figure 1. Correlograms of the residuals of best models: (a) Richness polynomial HD model, (b) Richness polynomial HD * Nonnatives proportion model, (c) Specialization polynomial HD model and (d) Specialization polynomial HD * Nonnatives proportion model. Red dots show significant Moran's I indices. Overall, values of Moran's I indices across distance classes are weak (&lt; 0.2) for all model residuals, indicating weak spatial autocorrelation biases.</w:t>
      </w:r>
    </w:p>
    <w:p w14:paraId="7FE723CB" w14:textId="77777777" w:rsidR="00A35339" w:rsidRPr="00D14D74" w:rsidRDefault="00A35339" w:rsidP="00A35339">
      <w:pPr>
        <w:contextualSpacing/>
        <w:jc w:val="center"/>
        <w:rPr>
          <w:lang w:val="en-US"/>
          <w:rPrChange w:id="445" w:author="Cari Ficken" w:date="2021-03-02T09:09:00Z">
            <w:rPr>
              <w:lang w:val="en-US"/>
            </w:rPr>
          </w:rPrChange>
        </w:rPr>
      </w:pPr>
    </w:p>
    <w:p w14:paraId="6155311C" w14:textId="77777777" w:rsidR="00A35339" w:rsidRPr="00D14D74" w:rsidRDefault="00A35339" w:rsidP="00A35339">
      <w:pPr>
        <w:pStyle w:val="Heading2"/>
        <w:contextualSpacing/>
        <w:rPr>
          <w:rPrChange w:id="446" w:author="Cari Ficken" w:date="2021-03-02T09:09:00Z">
            <w:rPr/>
          </w:rPrChange>
        </w:rPr>
      </w:pPr>
      <w:r w:rsidRPr="00D14D74">
        <w:rPr>
          <w:rPrChange w:id="447" w:author="Cari Ficken" w:date="2021-03-02T09:09:00Z">
            <w:rPr/>
          </w:rPrChange>
        </w:rPr>
        <w:lastRenderedPageBreak/>
        <w:t xml:space="preserve">Supplementary Information 2 – Comparisons across human development levels </w:t>
      </w:r>
    </w:p>
    <w:p w14:paraId="1C49DD82" w14:textId="77777777" w:rsidR="00A35339" w:rsidRPr="00D14D74" w:rsidRDefault="00A35339" w:rsidP="00A35339">
      <w:pPr>
        <w:contextualSpacing/>
        <w:rPr>
          <w:rPrChange w:id="448" w:author="Cari Ficken" w:date="2021-03-02T09:09:00Z">
            <w:rPr/>
          </w:rPrChange>
        </w:rPr>
      </w:pPr>
      <w:r w:rsidRPr="00D14D74">
        <w:rPr>
          <w:rPrChange w:id="449" w:author="Cari Ficken" w:date="2021-03-02T09:09:00Z">
            <w:rPr/>
          </w:rPrChange>
        </w:rPr>
        <w:t>Additional details for human development levels (section A), community composition (section B), and niche specialization (section C) across low, intermediate, and high human development levels.</w:t>
      </w:r>
    </w:p>
    <w:p w14:paraId="58C39200" w14:textId="77777777" w:rsidR="00A35339" w:rsidRPr="00D14D74" w:rsidRDefault="00A35339" w:rsidP="00A35339">
      <w:pPr>
        <w:pStyle w:val="Heading3"/>
        <w:rPr>
          <w:color w:val="auto"/>
          <w:lang w:val="en-US"/>
          <w:rPrChange w:id="450" w:author="Cari Ficken" w:date="2021-03-02T09:09:00Z">
            <w:rPr>
              <w:color w:val="auto"/>
              <w:lang w:val="en-US"/>
            </w:rPr>
          </w:rPrChange>
        </w:rPr>
      </w:pPr>
      <w:r w:rsidRPr="00D14D74">
        <w:rPr>
          <w:color w:val="auto"/>
          <w:lang w:val="en-US"/>
          <w:rPrChange w:id="451" w:author="Cari Ficken" w:date="2021-03-02T09:09:00Z">
            <w:rPr>
              <w:color w:val="auto"/>
              <w:lang w:val="en-US"/>
            </w:rPr>
          </w:rPrChange>
        </w:rPr>
        <w:t>Section A: Summary of human development levels</w:t>
      </w:r>
    </w:p>
    <w:p w14:paraId="61C4F8AB" w14:textId="4D551315" w:rsidR="00A35339" w:rsidRPr="004700E9" w:rsidRDefault="00A35339" w:rsidP="00A35339">
      <w:pPr>
        <w:rPr>
          <w:lang w:val="en-US"/>
        </w:rPr>
      </w:pPr>
      <w:r w:rsidRPr="00D14D74">
        <w:rPr>
          <w:lang w:val="en-US"/>
          <w:rPrChange w:id="452" w:author="Cari Ficken" w:date="2021-03-02T09:09:00Z">
            <w:rPr>
              <w:lang w:val="en-US"/>
            </w:rPr>
          </w:rPrChange>
        </w:rPr>
        <w:t>Summary of sampling, vegetation, and human development attributes of wetlands in Alberta surrounded by low, intermediate, and high human development (HD) levels. Wetlands surrounded by 0%, 45-55%, and ≥90% total human development extent were categorized as being surrounded by low, intermediate (Int.) and high human development levels respectively. For each level, we report the number of sites (No. sites)</w:t>
      </w:r>
      <w:ins w:id="453" w:author="Cari Ficken" w:date="2021-03-02T09:18:00Z">
        <w:r w:rsidR="004700E9">
          <w:rPr>
            <w:lang w:val="en-US"/>
          </w:rPr>
          <w:t xml:space="preserve"> and</w:t>
        </w:r>
      </w:ins>
      <w:del w:id="454" w:author="Cari Ficken" w:date="2021-03-02T09:18:00Z">
        <w:r w:rsidRPr="004700E9" w:rsidDel="004700E9">
          <w:rPr>
            <w:lang w:val="en-US"/>
          </w:rPr>
          <w:delText>,</w:delText>
        </w:r>
      </w:del>
      <w:r w:rsidRPr="004700E9">
        <w:rPr>
          <w:lang w:val="en-US"/>
        </w:rPr>
        <w:t xml:space="preserve"> the median (and interquartile range) </w:t>
      </w:r>
      <w:del w:id="455" w:author="Cari Ficken" w:date="2021-03-02T09:19:00Z">
        <w:r w:rsidRPr="004700E9" w:rsidDel="004700E9">
          <w:rPr>
            <w:lang w:val="en-US"/>
          </w:rPr>
          <w:delText xml:space="preserve">of </w:delText>
        </w:r>
      </w:del>
      <w:r w:rsidRPr="004700E9">
        <w:rPr>
          <w:lang w:val="en-US"/>
        </w:rPr>
        <w:t>human development extent (HD extent), vascular plant richness, proportion of nonnative species, and site-level niche specialization index.</w:t>
      </w:r>
    </w:p>
    <w:p w14:paraId="5C849CD3" w14:textId="77777777" w:rsidR="00A35339" w:rsidRPr="00D14D74" w:rsidRDefault="00A35339" w:rsidP="00A35339">
      <w:pPr>
        <w:rPr>
          <w:lang w:val="en-US"/>
          <w:rPrChange w:id="456" w:author="Cari Ficken" w:date="2021-03-02T09:09:00Z">
            <w:rPr>
              <w:lang w:val="en-US"/>
            </w:rPr>
          </w:rPrChange>
        </w:rPr>
      </w:pPr>
    </w:p>
    <w:tbl>
      <w:tblPr>
        <w:tblStyle w:val="TableGrid"/>
        <w:tblW w:w="9455" w:type="dxa"/>
        <w:tblLayout w:type="fixed"/>
        <w:tblLook w:val="04A0" w:firstRow="1" w:lastRow="0" w:firstColumn="1" w:lastColumn="0" w:noHBand="0" w:noVBand="1"/>
      </w:tblPr>
      <w:tblGrid>
        <w:gridCol w:w="1170"/>
        <w:gridCol w:w="1195"/>
        <w:gridCol w:w="1720"/>
        <w:gridCol w:w="1244"/>
        <w:gridCol w:w="1843"/>
        <w:gridCol w:w="2283"/>
      </w:tblGrid>
      <w:tr w:rsidR="00A35339" w:rsidRPr="00D14D74" w14:paraId="3EBC0270" w14:textId="77777777" w:rsidTr="002B6235">
        <w:tc>
          <w:tcPr>
            <w:tcW w:w="1170" w:type="dxa"/>
          </w:tcPr>
          <w:p w14:paraId="66812949" w14:textId="77777777" w:rsidR="00A35339" w:rsidRPr="00D14D74" w:rsidRDefault="00A35339" w:rsidP="002B6235">
            <w:pPr>
              <w:rPr>
                <w:lang w:val="en-US"/>
                <w:rPrChange w:id="457" w:author="Cari Ficken" w:date="2021-03-02T09:09:00Z">
                  <w:rPr>
                    <w:lang w:val="en-US"/>
                  </w:rPr>
                </w:rPrChange>
              </w:rPr>
            </w:pPr>
            <w:r w:rsidRPr="00D14D74">
              <w:rPr>
                <w:lang w:val="en-US"/>
                <w:rPrChange w:id="458" w:author="Cari Ficken" w:date="2021-03-02T09:09:00Z">
                  <w:rPr>
                    <w:lang w:val="en-US"/>
                  </w:rPr>
                </w:rPrChange>
              </w:rPr>
              <w:t>HD level</w:t>
            </w:r>
          </w:p>
        </w:tc>
        <w:tc>
          <w:tcPr>
            <w:tcW w:w="1195" w:type="dxa"/>
          </w:tcPr>
          <w:p w14:paraId="0419BF2C" w14:textId="77777777" w:rsidR="00A35339" w:rsidRPr="00D14D74" w:rsidRDefault="00A35339" w:rsidP="002B6235">
            <w:pPr>
              <w:jc w:val="right"/>
              <w:rPr>
                <w:lang w:val="en-US"/>
                <w:rPrChange w:id="459" w:author="Cari Ficken" w:date="2021-03-02T09:09:00Z">
                  <w:rPr>
                    <w:lang w:val="en-US"/>
                  </w:rPr>
                </w:rPrChange>
              </w:rPr>
            </w:pPr>
            <w:r w:rsidRPr="00D14D74">
              <w:rPr>
                <w:lang w:val="en-US"/>
                <w:rPrChange w:id="460" w:author="Cari Ficken" w:date="2021-03-02T09:09:00Z">
                  <w:rPr>
                    <w:lang w:val="en-US"/>
                  </w:rPr>
                </w:rPrChange>
              </w:rPr>
              <w:t>No. sites</w:t>
            </w:r>
          </w:p>
        </w:tc>
        <w:tc>
          <w:tcPr>
            <w:tcW w:w="1720" w:type="dxa"/>
          </w:tcPr>
          <w:p w14:paraId="6AC7B2CE" w14:textId="77777777" w:rsidR="00A35339" w:rsidRPr="00D14D74" w:rsidRDefault="00A35339" w:rsidP="002B6235">
            <w:pPr>
              <w:jc w:val="right"/>
              <w:rPr>
                <w:lang w:val="en-US"/>
                <w:rPrChange w:id="461" w:author="Cari Ficken" w:date="2021-03-02T09:09:00Z">
                  <w:rPr>
                    <w:lang w:val="en-US"/>
                  </w:rPr>
                </w:rPrChange>
              </w:rPr>
            </w:pPr>
            <w:r w:rsidRPr="00D14D74">
              <w:rPr>
                <w:lang w:val="en-US"/>
                <w:rPrChange w:id="462" w:author="Cari Ficken" w:date="2021-03-02T09:09:00Z">
                  <w:rPr>
                    <w:lang w:val="en-US"/>
                  </w:rPr>
                </w:rPrChange>
              </w:rPr>
              <w:t>HD extent (%)</w:t>
            </w:r>
          </w:p>
        </w:tc>
        <w:tc>
          <w:tcPr>
            <w:tcW w:w="1244" w:type="dxa"/>
          </w:tcPr>
          <w:p w14:paraId="0A236F0B" w14:textId="77777777" w:rsidR="00A35339" w:rsidRPr="00D14D74" w:rsidRDefault="00A35339" w:rsidP="002B6235">
            <w:pPr>
              <w:jc w:val="right"/>
              <w:rPr>
                <w:lang w:val="en-US"/>
                <w:rPrChange w:id="463" w:author="Cari Ficken" w:date="2021-03-02T09:09:00Z">
                  <w:rPr>
                    <w:lang w:val="en-US"/>
                  </w:rPr>
                </w:rPrChange>
              </w:rPr>
            </w:pPr>
            <w:r w:rsidRPr="00D14D74">
              <w:rPr>
                <w:lang w:val="en-US"/>
                <w:rPrChange w:id="464" w:author="Cari Ficken" w:date="2021-03-02T09:09:00Z">
                  <w:rPr>
                    <w:lang w:val="en-US"/>
                  </w:rPr>
                </w:rPrChange>
              </w:rPr>
              <w:t>Richness</w:t>
            </w:r>
          </w:p>
        </w:tc>
        <w:tc>
          <w:tcPr>
            <w:tcW w:w="1843" w:type="dxa"/>
          </w:tcPr>
          <w:p w14:paraId="0C67A32F" w14:textId="77777777" w:rsidR="00A35339" w:rsidRPr="00D14D74" w:rsidRDefault="00A35339" w:rsidP="002B6235">
            <w:pPr>
              <w:jc w:val="right"/>
              <w:rPr>
                <w:lang w:val="en-US"/>
                <w:rPrChange w:id="465" w:author="Cari Ficken" w:date="2021-03-02T09:09:00Z">
                  <w:rPr>
                    <w:lang w:val="en-US"/>
                  </w:rPr>
                </w:rPrChange>
              </w:rPr>
            </w:pPr>
            <w:r w:rsidRPr="00D14D74">
              <w:rPr>
                <w:lang w:val="en-US"/>
                <w:rPrChange w:id="466" w:author="Cari Ficken" w:date="2021-03-02T09:09:00Z">
                  <w:rPr>
                    <w:lang w:val="en-US"/>
                  </w:rPr>
                </w:rPrChange>
              </w:rPr>
              <w:t>Nonnatives (%)</w:t>
            </w:r>
          </w:p>
        </w:tc>
        <w:tc>
          <w:tcPr>
            <w:tcW w:w="2283" w:type="dxa"/>
          </w:tcPr>
          <w:p w14:paraId="7EEBFFA9" w14:textId="77777777" w:rsidR="00A35339" w:rsidRPr="00D14D74" w:rsidRDefault="00A35339" w:rsidP="002B6235">
            <w:pPr>
              <w:jc w:val="right"/>
              <w:rPr>
                <w:lang w:val="en-US"/>
                <w:rPrChange w:id="467" w:author="Cari Ficken" w:date="2021-03-02T09:09:00Z">
                  <w:rPr>
                    <w:lang w:val="en-US"/>
                  </w:rPr>
                </w:rPrChange>
              </w:rPr>
            </w:pPr>
            <w:r w:rsidRPr="00D14D74">
              <w:rPr>
                <w:lang w:val="en-US"/>
                <w:rPrChange w:id="468" w:author="Cari Ficken" w:date="2021-03-02T09:09:00Z">
                  <w:rPr>
                    <w:lang w:val="en-US"/>
                  </w:rPr>
                </w:rPrChange>
              </w:rPr>
              <w:t>Niche specialization</w:t>
            </w:r>
          </w:p>
        </w:tc>
      </w:tr>
      <w:tr w:rsidR="00A35339" w:rsidRPr="00D14D74" w14:paraId="1CB618F7" w14:textId="77777777" w:rsidTr="002B6235">
        <w:tc>
          <w:tcPr>
            <w:tcW w:w="1170" w:type="dxa"/>
          </w:tcPr>
          <w:p w14:paraId="4DB648E5" w14:textId="77777777" w:rsidR="00A35339" w:rsidRPr="00D14D74" w:rsidRDefault="00A35339" w:rsidP="002B6235">
            <w:pPr>
              <w:rPr>
                <w:lang w:val="en-US"/>
                <w:rPrChange w:id="469" w:author="Cari Ficken" w:date="2021-03-02T09:09:00Z">
                  <w:rPr>
                    <w:lang w:val="en-US"/>
                  </w:rPr>
                </w:rPrChange>
              </w:rPr>
            </w:pPr>
            <w:r w:rsidRPr="00D14D74">
              <w:rPr>
                <w:lang w:val="en-US"/>
                <w:rPrChange w:id="470" w:author="Cari Ficken" w:date="2021-03-02T09:09:00Z">
                  <w:rPr>
                    <w:lang w:val="en-US"/>
                  </w:rPr>
                </w:rPrChange>
              </w:rPr>
              <w:t>Low</w:t>
            </w:r>
          </w:p>
        </w:tc>
        <w:tc>
          <w:tcPr>
            <w:tcW w:w="1195" w:type="dxa"/>
          </w:tcPr>
          <w:p w14:paraId="65175A99" w14:textId="0B5ED285" w:rsidR="00A35339" w:rsidRPr="004700E9" w:rsidRDefault="00A35339" w:rsidP="002B6235">
            <w:pPr>
              <w:jc w:val="right"/>
              <w:rPr>
                <w:lang w:val="en-US"/>
              </w:rPr>
            </w:pPr>
            <w:del w:id="471" w:author="Cari Ficken" w:date="2021-03-02T09:19:00Z">
              <w:r w:rsidRPr="00D14D74" w:rsidDel="004700E9">
                <w:rPr>
                  <w:lang w:val="en-US"/>
                  <w:rPrChange w:id="472" w:author="Cari Ficken" w:date="2021-03-02T09:09:00Z">
                    <w:rPr>
                      <w:lang w:val="en-US"/>
                    </w:rPr>
                  </w:rPrChange>
                </w:rPr>
                <w:delText>566</w:delText>
              </w:r>
            </w:del>
            <w:ins w:id="473" w:author="Cari Ficken" w:date="2021-03-02T09:19:00Z">
              <w:r w:rsidR="004700E9">
                <w:rPr>
                  <w:lang w:val="en-US"/>
                </w:rPr>
                <w:t>435</w:t>
              </w:r>
            </w:ins>
          </w:p>
        </w:tc>
        <w:tc>
          <w:tcPr>
            <w:tcW w:w="1720" w:type="dxa"/>
          </w:tcPr>
          <w:p w14:paraId="4BFB7E84" w14:textId="77777777" w:rsidR="00A35339" w:rsidRPr="00D14D74" w:rsidRDefault="00A35339" w:rsidP="002B6235">
            <w:pPr>
              <w:jc w:val="right"/>
              <w:rPr>
                <w:lang w:val="en-US"/>
                <w:rPrChange w:id="474" w:author="Cari Ficken" w:date="2021-03-02T09:09:00Z">
                  <w:rPr>
                    <w:lang w:val="en-US"/>
                  </w:rPr>
                </w:rPrChange>
              </w:rPr>
            </w:pPr>
            <w:r w:rsidRPr="00D14D74">
              <w:rPr>
                <w:lang w:val="en-US"/>
                <w:rPrChange w:id="475" w:author="Cari Ficken" w:date="2021-03-02T09:09:00Z">
                  <w:rPr>
                    <w:lang w:val="en-US"/>
                  </w:rPr>
                </w:rPrChange>
              </w:rPr>
              <w:t>&lt;0.1 (0.0)</w:t>
            </w:r>
          </w:p>
        </w:tc>
        <w:tc>
          <w:tcPr>
            <w:tcW w:w="1244" w:type="dxa"/>
          </w:tcPr>
          <w:p w14:paraId="0A316D1E" w14:textId="6A5AD79A" w:rsidR="00A35339" w:rsidRPr="004700E9" w:rsidRDefault="00A35339" w:rsidP="002B6235">
            <w:pPr>
              <w:jc w:val="right"/>
              <w:rPr>
                <w:lang w:val="en-US"/>
              </w:rPr>
            </w:pPr>
            <w:r w:rsidRPr="00D14D74">
              <w:rPr>
                <w:lang w:val="en-US"/>
                <w:rPrChange w:id="476" w:author="Cari Ficken" w:date="2021-03-02T09:09:00Z">
                  <w:rPr>
                    <w:lang w:val="en-US"/>
                  </w:rPr>
                </w:rPrChange>
              </w:rPr>
              <w:t>3</w:t>
            </w:r>
            <w:ins w:id="477" w:author="Cari Ficken" w:date="2021-03-02T09:20:00Z">
              <w:r w:rsidR="004700E9">
                <w:rPr>
                  <w:lang w:val="en-US"/>
                </w:rPr>
                <w:t>4</w:t>
              </w:r>
            </w:ins>
            <w:del w:id="478" w:author="Cari Ficken" w:date="2021-03-02T09:20:00Z">
              <w:r w:rsidRPr="004700E9" w:rsidDel="004700E9">
                <w:rPr>
                  <w:lang w:val="en-US"/>
                </w:rPr>
                <w:delText>5</w:delText>
              </w:r>
            </w:del>
            <w:r w:rsidRPr="004700E9">
              <w:rPr>
                <w:lang w:val="en-US"/>
              </w:rPr>
              <w:t xml:space="preserve"> (</w:t>
            </w:r>
            <w:del w:id="479" w:author="Cari Ficken" w:date="2021-03-02T09:20:00Z">
              <w:r w:rsidRPr="004700E9" w:rsidDel="004700E9">
                <w:rPr>
                  <w:lang w:val="en-US"/>
                </w:rPr>
                <w:delText>20</w:delText>
              </w:r>
            </w:del>
            <w:ins w:id="480" w:author="Cari Ficken" w:date="2021-03-02T09:20:00Z">
              <w:r w:rsidR="004700E9">
                <w:rPr>
                  <w:lang w:val="en-US"/>
                </w:rPr>
                <w:t>19</w:t>
              </w:r>
            </w:ins>
            <w:r w:rsidRPr="004700E9">
              <w:rPr>
                <w:lang w:val="en-US"/>
              </w:rPr>
              <w:t>)</w:t>
            </w:r>
          </w:p>
        </w:tc>
        <w:tc>
          <w:tcPr>
            <w:tcW w:w="1843" w:type="dxa"/>
          </w:tcPr>
          <w:p w14:paraId="2533BF3D" w14:textId="6B229EDC" w:rsidR="00A35339" w:rsidRPr="004700E9" w:rsidRDefault="00A35339" w:rsidP="002B6235">
            <w:pPr>
              <w:jc w:val="right"/>
              <w:rPr>
                <w:lang w:val="en-US"/>
              </w:rPr>
            </w:pPr>
            <w:r w:rsidRPr="004700E9">
              <w:rPr>
                <w:lang w:val="en-US"/>
              </w:rPr>
              <w:t>0.0 (</w:t>
            </w:r>
            <w:del w:id="481" w:author="Cari Ficken" w:date="2021-03-02T09:20:00Z">
              <w:r w:rsidRPr="004700E9" w:rsidDel="004700E9">
                <w:rPr>
                  <w:lang w:val="en-US"/>
                </w:rPr>
                <w:delText>0.0</w:delText>
              </w:r>
            </w:del>
            <w:ins w:id="482" w:author="Cari Ficken" w:date="2021-03-02T09:20:00Z">
              <w:r w:rsidR="004700E9">
                <w:rPr>
                  <w:lang w:val="en-US"/>
                </w:rPr>
                <w:t>1.7</w:t>
              </w:r>
            </w:ins>
            <w:r w:rsidRPr="004700E9">
              <w:rPr>
                <w:lang w:val="en-US"/>
              </w:rPr>
              <w:t>)</w:t>
            </w:r>
          </w:p>
        </w:tc>
        <w:tc>
          <w:tcPr>
            <w:tcW w:w="2283" w:type="dxa"/>
          </w:tcPr>
          <w:p w14:paraId="4D3C487F" w14:textId="005062F2" w:rsidR="00A35339" w:rsidRPr="004700E9" w:rsidRDefault="00A35339" w:rsidP="002B6235">
            <w:pPr>
              <w:jc w:val="right"/>
              <w:rPr>
                <w:lang w:val="en-US"/>
              </w:rPr>
            </w:pPr>
            <w:r w:rsidRPr="004700E9">
              <w:rPr>
                <w:lang w:val="en-US"/>
              </w:rPr>
              <w:t>0.</w:t>
            </w:r>
            <w:del w:id="483" w:author="Cari Ficken" w:date="2021-03-02T09:21:00Z">
              <w:r w:rsidRPr="004700E9" w:rsidDel="004700E9">
                <w:rPr>
                  <w:lang w:val="en-US"/>
                </w:rPr>
                <w:delText xml:space="preserve">76 </w:delText>
              </w:r>
            </w:del>
            <w:ins w:id="484" w:author="Cari Ficken" w:date="2021-03-02T09:21:00Z">
              <w:r w:rsidR="004700E9" w:rsidRPr="004700E9">
                <w:rPr>
                  <w:lang w:val="en-US"/>
                </w:rPr>
                <w:t>7</w:t>
              </w:r>
              <w:r w:rsidR="004700E9">
                <w:rPr>
                  <w:lang w:val="en-US"/>
                </w:rPr>
                <w:t>5</w:t>
              </w:r>
              <w:r w:rsidR="004700E9" w:rsidRPr="004700E9">
                <w:rPr>
                  <w:lang w:val="en-US"/>
                </w:rPr>
                <w:t xml:space="preserve"> </w:t>
              </w:r>
            </w:ins>
            <w:r w:rsidRPr="004700E9">
              <w:rPr>
                <w:lang w:val="en-US"/>
              </w:rPr>
              <w:t>(0.2</w:t>
            </w:r>
            <w:ins w:id="485" w:author="Cari Ficken" w:date="2021-03-02T09:21:00Z">
              <w:r w:rsidR="004700E9">
                <w:rPr>
                  <w:lang w:val="en-US"/>
                </w:rPr>
                <w:t>1</w:t>
              </w:r>
            </w:ins>
            <w:del w:id="486" w:author="Cari Ficken" w:date="2021-03-02T09:21:00Z">
              <w:r w:rsidRPr="004700E9" w:rsidDel="004700E9">
                <w:rPr>
                  <w:lang w:val="en-US"/>
                </w:rPr>
                <w:delText>2</w:delText>
              </w:r>
            </w:del>
            <w:r w:rsidRPr="004700E9">
              <w:rPr>
                <w:lang w:val="en-US"/>
              </w:rPr>
              <w:t>)</w:t>
            </w:r>
          </w:p>
        </w:tc>
      </w:tr>
      <w:tr w:rsidR="00A35339" w:rsidRPr="00D14D74" w14:paraId="0D323D9D" w14:textId="77777777" w:rsidTr="002B6235">
        <w:tc>
          <w:tcPr>
            <w:tcW w:w="1170" w:type="dxa"/>
          </w:tcPr>
          <w:p w14:paraId="10E873A1" w14:textId="77777777" w:rsidR="00A35339" w:rsidRPr="00D14D74" w:rsidRDefault="00A35339" w:rsidP="002B6235">
            <w:pPr>
              <w:rPr>
                <w:lang w:val="en-US"/>
                <w:rPrChange w:id="487" w:author="Cari Ficken" w:date="2021-03-02T09:09:00Z">
                  <w:rPr>
                    <w:lang w:val="en-US"/>
                  </w:rPr>
                </w:rPrChange>
              </w:rPr>
            </w:pPr>
            <w:r w:rsidRPr="00D14D74">
              <w:rPr>
                <w:lang w:val="en-US"/>
                <w:rPrChange w:id="488" w:author="Cari Ficken" w:date="2021-03-02T09:09:00Z">
                  <w:rPr>
                    <w:lang w:val="en-US"/>
                  </w:rPr>
                </w:rPrChange>
              </w:rPr>
              <w:t>Int.</w:t>
            </w:r>
          </w:p>
        </w:tc>
        <w:tc>
          <w:tcPr>
            <w:tcW w:w="1195" w:type="dxa"/>
          </w:tcPr>
          <w:p w14:paraId="40A8AE4C" w14:textId="43EB2BEF" w:rsidR="00A35339" w:rsidRPr="004700E9" w:rsidRDefault="00A35339" w:rsidP="002B6235">
            <w:pPr>
              <w:jc w:val="right"/>
              <w:rPr>
                <w:lang w:val="en-US"/>
              </w:rPr>
            </w:pPr>
            <w:del w:id="489" w:author="Cari Ficken" w:date="2021-03-02T09:19:00Z">
              <w:r w:rsidRPr="00D14D74" w:rsidDel="004700E9">
                <w:rPr>
                  <w:lang w:val="en-US"/>
                  <w:rPrChange w:id="490" w:author="Cari Ficken" w:date="2021-03-02T09:09:00Z">
                    <w:rPr>
                      <w:lang w:val="en-US"/>
                    </w:rPr>
                  </w:rPrChange>
                </w:rPr>
                <w:delText>69</w:delText>
              </w:r>
            </w:del>
            <w:ins w:id="491" w:author="Cari Ficken" w:date="2021-03-02T09:19:00Z">
              <w:r w:rsidR="004700E9">
                <w:rPr>
                  <w:lang w:val="en-US"/>
                </w:rPr>
                <w:t>53</w:t>
              </w:r>
            </w:ins>
          </w:p>
        </w:tc>
        <w:tc>
          <w:tcPr>
            <w:tcW w:w="1720" w:type="dxa"/>
          </w:tcPr>
          <w:p w14:paraId="2233660A" w14:textId="359C2C4E" w:rsidR="00A35339" w:rsidRPr="004700E9" w:rsidRDefault="00A35339" w:rsidP="002B6235">
            <w:pPr>
              <w:jc w:val="right"/>
              <w:rPr>
                <w:lang w:val="en-US"/>
              </w:rPr>
            </w:pPr>
            <w:del w:id="492" w:author="Cari Ficken" w:date="2021-03-02T09:19:00Z">
              <w:r w:rsidRPr="004700E9" w:rsidDel="004700E9">
                <w:rPr>
                  <w:lang w:val="en-US"/>
                </w:rPr>
                <w:delText>50.6</w:delText>
              </w:r>
            </w:del>
            <w:ins w:id="493" w:author="Cari Ficken" w:date="2021-03-02T09:19:00Z">
              <w:r w:rsidR="004700E9">
                <w:rPr>
                  <w:lang w:val="en-US"/>
                </w:rPr>
                <w:t>50.2</w:t>
              </w:r>
            </w:ins>
            <w:r w:rsidRPr="004700E9">
              <w:rPr>
                <w:lang w:val="en-US"/>
              </w:rPr>
              <w:t xml:space="preserve"> (</w:t>
            </w:r>
            <w:del w:id="494" w:author="Cari Ficken" w:date="2021-03-02T09:19:00Z">
              <w:r w:rsidRPr="004700E9" w:rsidDel="004700E9">
                <w:rPr>
                  <w:lang w:val="en-US"/>
                </w:rPr>
                <w:delText>4.4</w:delText>
              </w:r>
            </w:del>
            <w:ins w:id="495" w:author="Cari Ficken" w:date="2021-03-02T09:19:00Z">
              <w:r w:rsidR="004700E9">
                <w:rPr>
                  <w:lang w:val="en-US"/>
                </w:rPr>
                <w:t>4.3</w:t>
              </w:r>
            </w:ins>
            <w:r w:rsidRPr="004700E9">
              <w:rPr>
                <w:lang w:val="en-US"/>
              </w:rPr>
              <w:t>)</w:t>
            </w:r>
          </w:p>
        </w:tc>
        <w:tc>
          <w:tcPr>
            <w:tcW w:w="1244" w:type="dxa"/>
          </w:tcPr>
          <w:p w14:paraId="28DE4B9A" w14:textId="3B5CDA08" w:rsidR="00A35339" w:rsidRPr="004700E9" w:rsidRDefault="00A35339" w:rsidP="002B6235">
            <w:pPr>
              <w:jc w:val="right"/>
              <w:rPr>
                <w:lang w:val="en-US"/>
              </w:rPr>
            </w:pPr>
            <w:del w:id="496" w:author="Cari Ficken" w:date="2021-03-02T09:20:00Z">
              <w:r w:rsidRPr="004700E9" w:rsidDel="004700E9">
                <w:rPr>
                  <w:lang w:val="en-US"/>
                </w:rPr>
                <w:delText xml:space="preserve">39 </w:delText>
              </w:r>
            </w:del>
            <w:ins w:id="497" w:author="Cari Ficken" w:date="2021-03-02T09:20:00Z">
              <w:r w:rsidR="004700E9">
                <w:rPr>
                  <w:lang w:val="en-US"/>
                </w:rPr>
                <w:t>36</w:t>
              </w:r>
              <w:r w:rsidR="004700E9" w:rsidRPr="004700E9">
                <w:rPr>
                  <w:lang w:val="en-US"/>
                </w:rPr>
                <w:t xml:space="preserve"> </w:t>
              </w:r>
            </w:ins>
            <w:r w:rsidRPr="004700E9">
              <w:rPr>
                <w:lang w:val="en-US"/>
              </w:rPr>
              <w:t>(2</w:t>
            </w:r>
            <w:del w:id="498" w:author="Cari Ficken" w:date="2021-03-02T09:20:00Z">
              <w:r w:rsidRPr="004700E9" w:rsidDel="004700E9">
                <w:rPr>
                  <w:lang w:val="en-US"/>
                </w:rPr>
                <w:delText>3</w:delText>
              </w:r>
            </w:del>
            <w:ins w:id="499" w:author="Cari Ficken" w:date="2021-03-02T09:20:00Z">
              <w:r w:rsidR="004700E9">
                <w:rPr>
                  <w:lang w:val="en-US"/>
                </w:rPr>
                <w:t>6</w:t>
              </w:r>
            </w:ins>
            <w:r w:rsidRPr="004700E9">
              <w:rPr>
                <w:lang w:val="en-US"/>
              </w:rPr>
              <w:t>)</w:t>
            </w:r>
          </w:p>
        </w:tc>
        <w:tc>
          <w:tcPr>
            <w:tcW w:w="1843" w:type="dxa"/>
          </w:tcPr>
          <w:p w14:paraId="73070EBC" w14:textId="0A1727C8" w:rsidR="00A35339" w:rsidRPr="004700E9" w:rsidRDefault="00A35339" w:rsidP="002B6235">
            <w:pPr>
              <w:jc w:val="right"/>
              <w:rPr>
                <w:lang w:val="en-US"/>
              </w:rPr>
            </w:pPr>
            <w:del w:id="500" w:author="Cari Ficken" w:date="2021-03-02T09:20:00Z">
              <w:r w:rsidRPr="004700E9" w:rsidDel="004700E9">
                <w:rPr>
                  <w:lang w:val="en-US"/>
                </w:rPr>
                <w:delText xml:space="preserve">15.4 </w:delText>
              </w:r>
            </w:del>
            <w:ins w:id="501" w:author="Cari Ficken" w:date="2021-03-02T09:20:00Z">
              <w:r w:rsidR="004700E9">
                <w:rPr>
                  <w:lang w:val="en-US"/>
                </w:rPr>
                <w:t xml:space="preserve">14.0 </w:t>
              </w:r>
            </w:ins>
            <w:r w:rsidRPr="004700E9">
              <w:rPr>
                <w:lang w:val="en-US"/>
              </w:rPr>
              <w:t>(</w:t>
            </w:r>
            <w:del w:id="502" w:author="Cari Ficken" w:date="2021-03-02T09:20:00Z">
              <w:r w:rsidRPr="004700E9" w:rsidDel="004700E9">
                <w:rPr>
                  <w:lang w:val="en-US"/>
                </w:rPr>
                <w:delText>20.2</w:delText>
              </w:r>
            </w:del>
            <w:ins w:id="503" w:author="Cari Ficken" w:date="2021-03-02T09:20:00Z">
              <w:r w:rsidR="004700E9">
                <w:rPr>
                  <w:lang w:val="en-US"/>
                </w:rPr>
                <w:t>18.7</w:t>
              </w:r>
            </w:ins>
            <w:r w:rsidRPr="004700E9">
              <w:rPr>
                <w:lang w:val="en-US"/>
              </w:rPr>
              <w:t>)</w:t>
            </w:r>
          </w:p>
        </w:tc>
        <w:tc>
          <w:tcPr>
            <w:tcW w:w="2283" w:type="dxa"/>
          </w:tcPr>
          <w:p w14:paraId="70CD408C" w14:textId="579769B7" w:rsidR="00A35339" w:rsidRPr="004700E9" w:rsidRDefault="00A35339" w:rsidP="002B6235">
            <w:pPr>
              <w:jc w:val="right"/>
              <w:rPr>
                <w:lang w:val="en-US"/>
              </w:rPr>
            </w:pPr>
            <w:r w:rsidRPr="004700E9">
              <w:rPr>
                <w:lang w:val="en-US"/>
              </w:rPr>
              <w:t>0.</w:t>
            </w:r>
            <w:del w:id="504" w:author="Cari Ficken" w:date="2021-03-02T09:21:00Z">
              <w:r w:rsidRPr="004700E9" w:rsidDel="004700E9">
                <w:rPr>
                  <w:lang w:val="en-US"/>
                </w:rPr>
                <w:delText xml:space="preserve">57 </w:delText>
              </w:r>
            </w:del>
            <w:ins w:id="505" w:author="Cari Ficken" w:date="2021-03-02T09:21:00Z">
              <w:r w:rsidR="004700E9" w:rsidRPr="004700E9">
                <w:rPr>
                  <w:lang w:val="en-US"/>
                </w:rPr>
                <w:t>5</w:t>
              </w:r>
              <w:r w:rsidR="004700E9">
                <w:rPr>
                  <w:lang w:val="en-US"/>
                </w:rPr>
                <w:t>8</w:t>
              </w:r>
              <w:r w:rsidR="004700E9" w:rsidRPr="004700E9">
                <w:rPr>
                  <w:lang w:val="en-US"/>
                </w:rPr>
                <w:t xml:space="preserve"> </w:t>
              </w:r>
            </w:ins>
            <w:r w:rsidRPr="004700E9">
              <w:rPr>
                <w:lang w:val="en-US"/>
              </w:rPr>
              <w:t>(0.1</w:t>
            </w:r>
            <w:ins w:id="506" w:author="Cari Ficken" w:date="2021-03-02T09:21:00Z">
              <w:r w:rsidR="004700E9">
                <w:rPr>
                  <w:lang w:val="en-US"/>
                </w:rPr>
                <w:t>5</w:t>
              </w:r>
            </w:ins>
            <w:del w:id="507" w:author="Cari Ficken" w:date="2021-03-02T09:21:00Z">
              <w:r w:rsidRPr="004700E9" w:rsidDel="004700E9">
                <w:rPr>
                  <w:lang w:val="en-US"/>
                </w:rPr>
                <w:delText>3</w:delText>
              </w:r>
            </w:del>
            <w:r w:rsidRPr="004700E9">
              <w:rPr>
                <w:lang w:val="en-US"/>
              </w:rPr>
              <w:t>)</w:t>
            </w:r>
          </w:p>
        </w:tc>
      </w:tr>
      <w:tr w:rsidR="00A35339" w:rsidRPr="00D14D74" w14:paraId="7A72AD41" w14:textId="77777777" w:rsidTr="002B6235">
        <w:tc>
          <w:tcPr>
            <w:tcW w:w="1170" w:type="dxa"/>
          </w:tcPr>
          <w:p w14:paraId="5B726229" w14:textId="77777777" w:rsidR="00A35339" w:rsidRPr="00D14D74" w:rsidRDefault="00A35339" w:rsidP="002B6235">
            <w:pPr>
              <w:rPr>
                <w:lang w:val="en-US"/>
                <w:rPrChange w:id="508" w:author="Cari Ficken" w:date="2021-03-02T09:09:00Z">
                  <w:rPr>
                    <w:lang w:val="en-US"/>
                  </w:rPr>
                </w:rPrChange>
              </w:rPr>
            </w:pPr>
            <w:r w:rsidRPr="00D14D74">
              <w:rPr>
                <w:lang w:val="en-US"/>
                <w:rPrChange w:id="509" w:author="Cari Ficken" w:date="2021-03-02T09:09:00Z">
                  <w:rPr>
                    <w:lang w:val="en-US"/>
                  </w:rPr>
                </w:rPrChange>
              </w:rPr>
              <w:t>High</w:t>
            </w:r>
          </w:p>
        </w:tc>
        <w:tc>
          <w:tcPr>
            <w:tcW w:w="1195" w:type="dxa"/>
          </w:tcPr>
          <w:p w14:paraId="4E2CAC97" w14:textId="1E63ED49" w:rsidR="00A35339" w:rsidRPr="004700E9" w:rsidRDefault="00A35339" w:rsidP="002B6235">
            <w:pPr>
              <w:jc w:val="right"/>
              <w:rPr>
                <w:lang w:val="en-US"/>
              </w:rPr>
            </w:pPr>
            <w:del w:id="510" w:author="Cari Ficken" w:date="2021-03-02T09:19:00Z">
              <w:r w:rsidRPr="00D14D74" w:rsidDel="004700E9">
                <w:rPr>
                  <w:lang w:val="en-US"/>
                  <w:rPrChange w:id="511" w:author="Cari Ficken" w:date="2021-03-02T09:09:00Z">
                    <w:rPr>
                      <w:lang w:val="en-US"/>
                    </w:rPr>
                  </w:rPrChange>
                </w:rPr>
                <w:delText>176</w:delText>
              </w:r>
            </w:del>
            <w:ins w:id="512" w:author="Cari Ficken" w:date="2021-03-02T09:19:00Z">
              <w:r w:rsidR="004700E9">
                <w:rPr>
                  <w:lang w:val="en-US"/>
                </w:rPr>
                <w:t>125</w:t>
              </w:r>
            </w:ins>
          </w:p>
        </w:tc>
        <w:tc>
          <w:tcPr>
            <w:tcW w:w="1720" w:type="dxa"/>
          </w:tcPr>
          <w:p w14:paraId="22E5F3B3" w14:textId="41B1C5E9" w:rsidR="00A35339" w:rsidRPr="004700E9" w:rsidRDefault="00A35339" w:rsidP="002B6235">
            <w:pPr>
              <w:jc w:val="right"/>
              <w:rPr>
                <w:lang w:val="en-US"/>
              </w:rPr>
            </w:pPr>
            <w:r w:rsidRPr="004700E9">
              <w:rPr>
                <w:lang w:val="en-US"/>
              </w:rPr>
              <w:t>97.5</w:t>
            </w:r>
            <w:ins w:id="513" w:author="Cari Ficken" w:date="2021-03-02T09:19:00Z">
              <w:r w:rsidR="004700E9">
                <w:rPr>
                  <w:lang w:val="en-US"/>
                </w:rPr>
                <w:t>=7</w:t>
              </w:r>
            </w:ins>
            <w:r w:rsidRPr="004700E9">
              <w:rPr>
                <w:lang w:val="en-US"/>
              </w:rPr>
              <w:t xml:space="preserve"> (6.</w:t>
            </w:r>
            <w:del w:id="514" w:author="Cari Ficken" w:date="2021-03-02T09:19:00Z">
              <w:r w:rsidRPr="004700E9" w:rsidDel="004700E9">
                <w:rPr>
                  <w:lang w:val="en-US"/>
                </w:rPr>
                <w:delText>3</w:delText>
              </w:r>
            </w:del>
            <w:ins w:id="515" w:author="Cari Ficken" w:date="2021-03-02T09:19:00Z">
              <w:r w:rsidR="004700E9">
                <w:rPr>
                  <w:lang w:val="en-US"/>
                </w:rPr>
                <w:t>8</w:t>
              </w:r>
            </w:ins>
            <w:r w:rsidRPr="004700E9">
              <w:rPr>
                <w:lang w:val="en-US"/>
              </w:rPr>
              <w:t>)</w:t>
            </w:r>
          </w:p>
        </w:tc>
        <w:tc>
          <w:tcPr>
            <w:tcW w:w="1244" w:type="dxa"/>
          </w:tcPr>
          <w:p w14:paraId="6AC2E182" w14:textId="22A5241E" w:rsidR="00A35339" w:rsidRPr="004700E9" w:rsidRDefault="00A35339" w:rsidP="002B6235">
            <w:pPr>
              <w:jc w:val="right"/>
              <w:rPr>
                <w:lang w:val="en-US"/>
              </w:rPr>
            </w:pPr>
            <w:r w:rsidRPr="004700E9">
              <w:rPr>
                <w:lang w:val="en-US"/>
              </w:rPr>
              <w:t>27 (</w:t>
            </w:r>
            <w:del w:id="516" w:author="Cari Ficken" w:date="2021-03-02T09:20:00Z">
              <w:r w:rsidRPr="004700E9" w:rsidDel="004700E9">
                <w:rPr>
                  <w:lang w:val="en-US"/>
                </w:rPr>
                <w:delText>19</w:delText>
              </w:r>
            </w:del>
            <w:ins w:id="517" w:author="Cari Ficken" w:date="2021-03-02T09:20:00Z">
              <w:r w:rsidR="004700E9" w:rsidRPr="004700E9">
                <w:rPr>
                  <w:lang w:val="en-US"/>
                </w:rPr>
                <w:t>1</w:t>
              </w:r>
              <w:r w:rsidR="004700E9">
                <w:rPr>
                  <w:lang w:val="en-US"/>
                </w:rPr>
                <w:t>8</w:t>
              </w:r>
            </w:ins>
            <w:r w:rsidRPr="004700E9">
              <w:rPr>
                <w:lang w:val="en-US"/>
              </w:rPr>
              <w:t>)</w:t>
            </w:r>
          </w:p>
        </w:tc>
        <w:tc>
          <w:tcPr>
            <w:tcW w:w="1843" w:type="dxa"/>
          </w:tcPr>
          <w:p w14:paraId="51521D01" w14:textId="393DECB4" w:rsidR="00A35339" w:rsidRPr="004700E9" w:rsidRDefault="00A35339" w:rsidP="002B6235">
            <w:pPr>
              <w:jc w:val="right"/>
              <w:rPr>
                <w:lang w:val="en-US"/>
              </w:rPr>
            </w:pPr>
            <w:del w:id="518" w:author="Cari Ficken" w:date="2021-03-02T09:20:00Z">
              <w:r w:rsidRPr="004700E9" w:rsidDel="004700E9">
                <w:rPr>
                  <w:lang w:val="en-US"/>
                </w:rPr>
                <w:delText>36.4</w:delText>
              </w:r>
            </w:del>
            <w:ins w:id="519" w:author="Cari Ficken" w:date="2021-03-02T09:20:00Z">
              <w:r w:rsidR="004700E9">
                <w:rPr>
                  <w:lang w:val="en-US"/>
                </w:rPr>
                <w:t>35.9</w:t>
              </w:r>
            </w:ins>
            <w:r w:rsidRPr="004700E9">
              <w:rPr>
                <w:lang w:val="en-US"/>
              </w:rPr>
              <w:t xml:space="preserve"> (</w:t>
            </w:r>
            <w:del w:id="520" w:author="Cari Ficken" w:date="2021-03-02T09:20:00Z">
              <w:r w:rsidRPr="004700E9" w:rsidDel="004700E9">
                <w:rPr>
                  <w:lang w:val="en-US"/>
                </w:rPr>
                <w:delText>31.5</w:delText>
              </w:r>
            </w:del>
            <w:ins w:id="521" w:author="Cari Ficken" w:date="2021-03-02T09:20:00Z">
              <w:r w:rsidR="004700E9">
                <w:rPr>
                  <w:lang w:val="en-US"/>
                </w:rPr>
                <w:t>27.5</w:t>
              </w:r>
            </w:ins>
            <w:r w:rsidRPr="004700E9">
              <w:rPr>
                <w:lang w:val="en-US"/>
              </w:rPr>
              <w:t>)</w:t>
            </w:r>
          </w:p>
        </w:tc>
        <w:tc>
          <w:tcPr>
            <w:tcW w:w="2283" w:type="dxa"/>
          </w:tcPr>
          <w:p w14:paraId="562F94F7" w14:textId="30307973" w:rsidR="00A35339" w:rsidRPr="004700E9" w:rsidRDefault="00A35339" w:rsidP="002B6235">
            <w:pPr>
              <w:jc w:val="right"/>
              <w:rPr>
                <w:lang w:val="en-US"/>
              </w:rPr>
            </w:pPr>
            <w:r w:rsidRPr="004700E9">
              <w:rPr>
                <w:lang w:val="en-US"/>
              </w:rPr>
              <w:t>0.</w:t>
            </w:r>
            <w:del w:id="522" w:author="Cari Ficken" w:date="2021-03-02T09:22:00Z">
              <w:r w:rsidRPr="004700E9" w:rsidDel="004700E9">
                <w:rPr>
                  <w:lang w:val="en-US"/>
                </w:rPr>
                <w:delText xml:space="preserve">60 </w:delText>
              </w:r>
            </w:del>
            <w:ins w:id="523" w:author="Cari Ficken" w:date="2021-03-02T09:22:00Z">
              <w:r w:rsidR="004700E9" w:rsidRPr="004700E9">
                <w:rPr>
                  <w:lang w:val="en-US"/>
                </w:rPr>
                <w:t>6</w:t>
              </w:r>
              <w:r w:rsidR="004700E9">
                <w:rPr>
                  <w:lang w:val="en-US"/>
                </w:rPr>
                <w:t>1</w:t>
              </w:r>
              <w:r w:rsidR="004700E9" w:rsidRPr="004700E9">
                <w:rPr>
                  <w:lang w:val="en-US"/>
                </w:rPr>
                <w:t xml:space="preserve"> </w:t>
              </w:r>
            </w:ins>
            <w:r w:rsidRPr="004700E9">
              <w:rPr>
                <w:lang w:val="en-US"/>
              </w:rPr>
              <w:t>(0.</w:t>
            </w:r>
            <w:del w:id="524" w:author="Cari Ficken" w:date="2021-03-02T09:22:00Z">
              <w:r w:rsidRPr="004700E9" w:rsidDel="004700E9">
                <w:rPr>
                  <w:lang w:val="en-US"/>
                </w:rPr>
                <w:delText>23</w:delText>
              </w:r>
            </w:del>
            <w:ins w:id="525" w:author="Cari Ficken" w:date="2021-03-02T09:22:00Z">
              <w:r w:rsidR="004700E9">
                <w:rPr>
                  <w:lang w:val="en-US"/>
                </w:rPr>
                <w:t>19</w:t>
              </w:r>
            </w:ins>
            <w:bookmarkStart w:id="526" w:name="_GoBack"/>
            <w:bookmarkEnd w:id="526"/>
            <w:r w:rsidRPr="004700E9">
              <w:rPr>
                <w:lang w:val="en-US"/>
              </w:rPr>
              <w:t>)</w:t>
            </w:r>
          </w:p>
        </w:tc>
      </w:tr>
    </w:tbl>
    <w:p w14:paraId="1C6D9B8A" w14:textId="77777777" w:rsidR="00A35339" w:rsidRPr="00D14D74" w:rsidRDefault="00A35339" w:rsidP="00A35339">
      <w:pPr>
        <w:rPr>
          <w:lang w:val="en-US"/>
          <w:rPrChange w:id="527" w:author="Cari Ficken" w:date="2021-03-02T09:09:00Z">
            <w:rPr>
              <w:lang w:val="en-US"/>
            </w:rPr>
          </w:rPrChange>
        </w:rPr>
      </w:pPr>
    </w:p>
    <w:p w14:paraId="33F4B99A" w14:textId="77777777" w:rsidR="00A35339" w:rsidRPr="00D14D74" w:rsidRDefault="00A35339" w:rsidP="00A35339">
      <w:pPr>
        <w:pStyle w:val="Heading3"/>
        <w:contextualSpacing/>
        <w:rPr>
          <w:color w:val="auto"/>
          <w:rPrChange w:id="528" w:author="Cari Ficken" w:date="2021-03-02T09:09:00Z">
            <w:rPr>
              <w:color w:val="auto"/>
            </w:rPr>
          </w:rPrChange>
        </w:rPr>
      </w:pPr>
      <w:r w:rsidRPr="00D14D74">
        <w:rPr>
          <w:color w:val="auto"/>
          <w:rPrChange w:id="529" w:author="Cari Ficken" w:date="2021-03-02T09:09:00Z">
            <w:rPr>
              <w:color w:val="auto"/>
            </w:rPr>
          </w:rPrChange>
        </w:rPr>
        <w:br w:type="page"/>
      </w:r>
    </w:p>
    <w:p w14:paraId="4E8112D3" w14:textId="77777777" w:rsidR="00A35339" w:rsidRPr="00D14D74" w:rsidRDefault="00A35339" w:rsidP="00A35339">
      <w:pPr>
        <w:pStyle w:val="Heading3"/>
        <w:contextualSpacing/>
        <w:rPr>
          <w:color w:val="auto"/>
          <w:rPrChange w:id="530" w:author="Cari Ficken" w:date="2021-03-02T09:09:00Z">
            <w:rPr>
              <w:color w:val="auto"/>
            </w:rPr>
          </w:rPrChange>
        </w:rPr>
      </w:pPr>
      <w:r w:rsidRPr="00D14D74">
        <w:rPr>
          <w:color w:val="auto"/>
          <w:rPrChange w:id="531" w:author="Cari Ficken" w:date="2021-03-02T09:09:00Z">
            <w:rPr>
              <w:color w:val="auto"/>
            </w:rPr>
          </w:rPrChange>
        </w:rPr>
        <w:lastRenderedPageBreak/>
        <w:t>Section B: Community composition across human development levels</w:t>
      </w:r>
    </w:p>
    <w:p w14:paraId="48BC063D" w14:textId="77777777" w:rsidR="00A35339" w:rsidRPr="00D14D74" w:rsidRDefault="00A35339" w:rsidP="00A35339">
      <w:pPr>
        <w:contextualSpacing/>
      </w:pPr>
      <w:r w:rsidRPr="00D14D74">
        <w:rPr>
          <w:noProof/>
        </w:rPr>
        <w:drawing>
          <wp:inline distT="0" distB="0" distL="0" distR="0" wp14:anchorId="4B8C19FE" wp14:editId="6F85F76B">
            <wp:extent cx="3452287" cy="28773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 ord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52287" cy="2877312"/>
                    </a:xfrm>
                    <a:prstGeom prst="rect">
                      <a:avLst/>
                    </a:prstGeom>
                  </pic:spPr>
                </pic:pic>
              </a:graphicData>
            </a:graphic>
          </wp:inline>
        </w:drawing>
      </w:r>
    </w:p>
    <w:p w14:paraId="704826FA" w14:textId="2F176447" w:rsidR="00A35339" w:rsidRPr="00D14D74" w:rsidRDefault="00A35339" w:rsidP="00A35339">
      <w:pPr>
        <w:contextualSpacing/>
        <w:rPr>
          <w:rPrChange w:id="532" w:author="Cari Ficken" w:date="2021-03-02T09:09:00Z">
            <w:rPr/>
          </w:rPrChange>
        </w:rPr>
      </w:pPr>
      <w:commentRangeStart w:id="533"/>
      <w:commentRangeStart w:id="534"/>
      <w:commentRangeStart w:id="535"/>
      <w:commentRangeStart w:id="536"/>
      <w:commentRangeStart w:id="537"/>
      <w:commentRangeStart w:id="538"/>
      <w:r w:rsidRPr="00D14D74">
        <w:t>Supplementary Figure 2</w:t>
      </w:r>
      <w:commentRangeEnd w:id="533"/>
      <w:r w:rsidR="00310646" w:rsidRPr="00D14D74">
        <w:rPr>
          <w:rStyle w:val="CommentReference"/>
        </w:rPr>
        <w:commentReference w:id="533"/>
      </w:r>
      <w:commentRangeEnd w:id="534"/>
      <w:r w:rsidR="00EE60C1" w:rsidRPr="00D14D74">
        <w:rPr>
          <w:rStyle w:val="CommentReference"/>
        </w:rPr>
        <w:commentReference w:id="534"/>
      </w:r>
      <w:r w:rsidRPr="00D14D74">
        <w:t xml:space="preserve">. </w:t>
      </w:r>
      <w:commentRangeEnd w:id="535"/>
      <w:r w:rsidR="00170246" w:rsidRPr="00D14D74">
        <w:rPr>
          <w:rStyle w:val="CommentReference"/>
        </w:rPr>
        <w:commentReference w:id="535"/>
      </w:r>
      <w:commentRangeEnd w:id="536"/>
      <w:r w:rsidR="00EE60C1" w:rsidRPr="00D14D74">
        <w:rPr>
          <w:rStyle w:val="CommentReference"/>
        </w:rPr>
        <w:commentReference w:id="536"/>
      </w:r>
      <w:bookmarkStart w:id="539" w:name="_Hlk65508082"/>
      <w:r w:rsidRPr="00D14D74">
        <w:t>O</w:t>
      </w:r>
      <w:commentRangeEnd w:id="537"/>
      <w:r w:rsidR="00585A53" w:rsidRPr="00D14D74">
        <w:rPr>
          <w:rStyle w:val="CommentReference"/>
        </w:rPr>
        <w:commentReference w:id="537"/>
      </w:r>
      <w:commentRangeEnd w:id="538"/>
      <w:r w:rsidR="00E73F20" w:rsidRPr="00D14D74">
        <w:rPr>
          <w:rStyle w:val="CommentReference"/>
        </w:rPr>
        <w:commentReference w:id="538"/>
      </w:r>
      <w:r w:rsidRPr="00D14D74">
        <w:t xml:space="preserve">rdination of vascular plant community compositions for wetlands in Alberta. Each point represents the community of one wetland inferred from NMDS analysis. Points are colored by human </w:t>
      </w:r>
      <w:r w:rsidRPr="00D14D74">
        <w:rPr>
          <w:rPrChange w:id="540" w:author="Cari Ficken" w:date="2021-03-02T09:09:00Z">
            <w:rPr/>
          </w:rPrChange>
        </w:rPr>
        <w:t>development (HD) level and point properties (filled vs open) differentiate the sampling protocol.</w:t>
      </w:r>
      <w:bookmarkEnd w:id="539"/>
      <w:r w:rsidRPr="00D14D74">
        <w:rPr>
          <w:rPrChange w:id="541" w:author="Cari Ficken" w:date="2021-03-02T09:09:00Z">
            <w:rPr/>
          </w:rPrChange>
        </w:rPr>
        <w:t xml:space="preserve"> </w:t>
      </w:r>
      <w:bookmarkStart w:id="542" w:name="_Hlk65508419"/>
      <w:r w:rsidRPr="00D14D74">
        <w:rPr>
          <w:rPrChange w:id="543" w:author="Cari Ficken" w:date="2021-03-02T09:09:00Z">
            <w:rPr/>
          </w:rPrChange>
        </w:rPr>
        <w:t xml:space="preserve">The low HD level includes n = </w:t>
      </w:r>
      <w:del w:id="544" w:author="Cari Ficken" w:date="2021-03-01T16:28:00Z">
        <w:r w:rsidRPr="00D14D74" w:rsidDel="00204526">
          <w:rPr>
            <w:rPrChange w:id="545" w:author="Cari Ficken" w:date="2021-03-02T09:09:00Z">
              <w:rPr/>
            </w:rPrChange>
          </w:rPr>
          <w:delText xml:space="preserve">566 </w:delText>
        </w:r>
      </w:del>
      <w:ins w:id="546" w:author="Cari Ficken" w:date="2021-03-01T16:28:00Z">
        <w:r w:rsidR="00204526" w:rsidRPr="00D14D74">
          <w:rPr>
            <w:rPrChange w:id="547" w:author="Cari Ficken" w:date="2021-03-02T09:09:00Z">
              <w:rPr/>
            </w:rPrChange>
          </w:rPr>
          <w:t xml:space="preserve">435 </w:t>
        </w:r>
      </w:ins>
      <w:r w:rsidRPr="00D14D74">
        <w:rPr>
          <w:rPrChange w:id="548" w:author="Cari Ficken" w:date="2021-03-02T09:09:00Z">
            <w:rPr/>
          </w:rPrChange>
        </w:rPr>
        <w:t xml:space="preserve">wetlands with 0% total human development extent; the intermediate (Int) HD level includes n = </w:t>
      </w:r>
      <w:del w:id="549" w:author="Cari Ficken" w:date="2021-03-01T16:29:00Z">
        <w:r w:rsidRPr="00D14D74" w:rsidDel="00204526">
          <w:rPr>
            <w:rPrChange w:id="550" w:author="Cari Ficken" w:date="2021-03-02T09:09:00Z">
              <w:rPr/>
            </w:rPrChange>
          </w:rPr>
          <w:delText xml:space="preserve">69 </w:delText>
        </w:r>
      </w:del>
      <w:ins w:id="551" w:author="Cari Ficken" w:date="2021-03-01T16:29:00Z">
        <w:r w:rsidR="00204526" w:rsidRPr="00D14D74">
          <w:rPr>
            <w:rPrChange w:id="552" w:author="Cari Ficken" w:date="2021-03-02T09:09:00Z">
              <w:rPr/>
            </w:rPrChange>
          </w:rPr>
          <w:t xml:space="preserve">53 </w:t>
        </w:r>
      </w:ins>
      <w:r w:rsidRPr="00D14D74">
        <w:rPr>
          <w:rPrChange w:id="553" w:author="Cari Ficken" w:date="2021-03-02T09:09:00Z">
            <w:rPr/>
          </w:rPrChange>
        </w:rPr>
        <w:t xml:space="preserve">wetlands with 45-55% human development extent; the high HD level includes n = </w:t>
      </w:r>
      <w:del w:id="554" w:author="Cari Ficken" w:date="2021-03-01T16:29:00Z">
        <w:r w:rsidRPr="00D14D74" w:rsidDel="00204526">
          <w:rPr>
            <w:rPrChange w:id="555" w:author="Cari Ficken" w:date="2021-03-02T09:09:00Z">
              <w:rPr/>
            </w:rPrChange>
          </w:rPr>
          <w:delText xml:space="preserve">176 </w:delText>
        </w:r>
      </w:del>
      <w:ins w:id="556" w:author="Cari Ficken" w:date="2021-03-01T16:29:00Z">
        <w:r w:rsidR="00204526" w:rsidRPr="00D14D74">
          <w:rPr>
            <w:rPrChange w:id="557" w:author="Cari Ficken" w:date="2021-03-02T09:09:00Z">
              <w:rPr/>
            </w:rPrChange>
          </w:rPr>
          <w:t xml:space="preserve">125 </w:t>
        </w:r>
      </w:ins>
      <w:r w:rsidRPr="00D14D74">
        <w:rPr>
          <w:rPrChange w:id="558" w:author="Cari Ficken" w:date="2021-03-02T09:09:00Z">
            <w:rPr/>
          </w:rPrChange>
        </w:rPr>
        <w:t>wetlands with ≥90% human development extent</w:t>
      </w:r>
      <w:bookmarkStart w:id="559" w:name="_Hlk65508154"/>
      <w:r w:rsidRPr="00D14D74">
        <w:rPr>
          <w:rPrChange w:id="560" w:author="Cari Ficken" w:date="2021-03-02T09:09:00Z">
            <w:rPr/>
          </w:rPrChange>
        </w:rPr>
        <w:t xml:space="preserve">. </w:t>
      </w:r>
      <w:bookmarkEnd w:id="542"/>
      <w:r w:rsidRPr="00D14D74">
        <w:rPr>
          <w:rPrChange w:id="561" w:author="Cari Ficken" w:date="2021-03-02T09:09:00Z">
            <w:rPr/>
          </w:rPrChange>
        </w:rPr>
        <w:t>Ellipses represent 95% confidence intervals for the centroids of the HD levels.</w:t>
      </w:r>
      <w:bookmarkEnd w:id="559"/>
      <w:r w:rsidRPr="00D14D74">
        <w:rPr>
          <w:rPrChange w:id="562" w:author="Cari Ficken" w:date="2021-03-02T09:09:00Z">
            <w:rPr/>
          </w:rPrChange>
        </w:rPr>
        <w:t xml:space="preserve"> </w:t>
      </w:r>
      <w:ins w:id="563" w:author="Cari Ficken" w:date="2021-03-01T16:22:00Z">
        <w:r w:rsidR="00EE60C1" w:rsidRPr="00D14D74">
          <w:rPr>
            <w:rPrChange w:id="564" w:author="Cari Ficken" w:date="2021-03-02T09:09:00Z">
              <w:rPr/>
            </w:rPrChange>
          </w:rPr>
          <w:t xml:space="preserve">The final ordination converged with </w:t>
        </w:r>
      </w:ins>
      <w:ins w:id="565" w:author="Cari Ficken" w:date="2021-03-01T16:23:00Z">
        <w:r w:rsidR="00EE60C1" w:rsidRPr="00D14D74">
          <w:rPr>
            <w:rPrChange w:id="566" w:author="Cari Ficken" w:date="2021-03-02T09:09:00Z">
              <w:rPr/>
            </w:rPrChange>
          </w:rPr>
          <w:t>5</w:t>
        </w:r>
      </w:ins>
      <w:ins w:id="567" w:author="Cari Ficken" w:date="2021-03-01T16:22:00Z">
        <w:r w:rsidR="00EE60C1" w:rsidRPr="00D14D74">
          <w:rPr>
            <w:rPrChange w:id="568" w:author="Cari Ficken" w:date="2021-03-02T09:09:00Z">
              <w:rPr/>
            </w:rPrChange>
          </w:rPr>
          <w:t xml:space="preserve"> dimensions; stress was 0.0</w:t>
        </w:r>
      </w:ins>
      <w:ins w:id="569" w:author="Cari Ficken" w:date="2021-03-01T16:23:00Z">
        <w:r w:rsidR="00EE60C1" w:rsidRPr="00D14D74">
          <w:rPr>
            <w:rPrChange w:id="570" w:author="Cari Ficken" w:date="2021-03-02T09:09:00Z">
              <w:rPr/>
            </w:rPrChange>
          </w:rPr>
          <w:t>8</w:t>
        </w:r>
      </w:ins>
      <w:ins w:id="571" w:author="Cari Ficken" w:date="2021-03-01T16:22:00Z">
        <w:r w:rsidR="00EE60C1" w:rsidRPr="00D14D74">
          <w:rPr>
            <w:rPrChange w:id="572" w:author="Cari Ficken" w:date="2021-03-02T09:09:00Z">
              <w:rPr/>
            </w:rPrChange>
          </w:rPr>
          <w:t xml:space="preserve">. </w:t>
        </w:r>
      </w:ins>
      <w:del w:id="573" w:author="Cari Ficken" w:date="2021-03-01T16:31:00Z">
        <w:r w:rsidRPr="00D14D74" w:rsidDel="00204526">
          <w:rPr>
            <w:rPrChange w:id="574" w:author="Cari Ficken" w:date="2021-03-02T09:09:00Z">
              <w:rPr/>
            </w:rPrChange>
          </w:rPr>
          <w:delText xml:space="preserve">Wetlands divided into </w:delText>
        </w:r>
      </w:del>
      <w:del w:id="575" w:author="Cari Ficken" w:date="2021-03-01T16:29:00Z">
        <w:r w:rsidRPr="00D14D74" w:rsidDel="00204526">
          <w:rPr>
            <w:rPrChange w:id="576" w:author="Cari Ficken" w:date="2021-03-02T09:09:00Z">
              <w:rPr/>
            </w:rPrChange>
          </w:rPr>
          <w:delText>either (a) low and high or (b)</w:delText>
        </w:r>
      </w:del>
      <w:del w:id="577" w:author="Cari Ficken" w:date="2021-03-01T16:31:00Z">
        <w:r w:rsidRPr="00D14D74" w:rsidDel="00204526">
          <w:rPr>
            <w:rPrChange w:id="578" w:author="Cari Ficken" w:date="2021-03-02T09:09:00Z">
              <w:rPr/>
            </w:rPrChange>
          </w:rPr>
          <w:delText xml:space="preserve"> low, intermediate, and high human development are floristically distinct (PERMANOVA</w:delText>
        </w:r>
        <w:r w:rsidRPr="00D14D74" w:rsidDel="00204526">
          <w:rPr>
            <w:rPrChange w:id="579" w:author="Cari Ficken" w:date="2021-03-02T09:09:00Z">
              <w:rPr/>
            </w:rPrChange>
          </w:rPr>
          <w:softHyphen/>
        </w:r>
        <w:r w:rsidRPr="00D14D74" w:rsidDel="00204526">
          <w:rPr>
            <w:vertAlign w:val="subscript"/>
            <w:rPrChange w:id="580" w:author="Cari Ficken" w:date="2021-03-02T09:09:00Z">
              <w:rPr>
                <w:vertAlign w:val="subscript"/>
              </w:rPr>
            </w:rPrChange>
          </w:rPr>
          <w:delText>low--high</w:delText>
        </w:r>
        <w:r w:rsidRPr="00D14D74" w:rsidDel="00204526">
          <w:rPr>
            <w:rPrChange w:id="581" w:author="Cari Ficken" w:date="2021-03-02T09:09:00Z">
              <w:rPr/>
            </w:rPrChange>
          </w:rPr>
          <w:delText xml:space="preserve"> df = 1, F = 56.32, R</w:delText>
        </w:r>
        <w:r w:rsidRPr="00D14D74" w:rsidDel="00204526">
          <w:rPr>
            <w:vertAlign w:val="superscript"/>
            <w:rPrChange w:id="582" w:author="Cari Ficken" w:date="2021-03-02T09:09:00Z">
              <w:rPr>
                <w:vertAlign w:val="superscript"/>
              </w:rPr>
            </w:rPrChange>
          </w:rPr>
          <w:delText xml:space="preserve">2 </w:delText>
        </w:r>
        <w:r w:rsidRPr="00D14D74" w:rsidDel="00204526">
          <w:rPr>
            <w:rPrChange w:id="583" w:author="Cari Ficken" w:date="2021-03-02T09:09:00Z">
              <w:rPr/>
            </w:rPrChange>
          </w:rPr>
          <w:delText>= 0.07, p = 0.001; PERMANOVA</w:delText>
        </w:r>
        <w:r w:rsidRPr="00D14D74" w:rsidDel="00204526">
          <w:rPr>
            <w:vertAlign w:val="subscript"/>
            <w:rPrChange w:id="584" w:author="Cari Ficken" w:date="2021-03-02T09:09:00Z">
              <w:rPr>
                <w:vertAlign w:val="subscript"/>
              </w:rPr>
            </w:rPrChange>
          </w:rPr>
          <w:delText xml:space="preserve">low-int-high </w:delText>
        </w:r>
        <w:r w:rsidRPr="00D14D74" w:rsidDel="00204526">
          <w:rPr>
            <w:rPrChange w:id="585" w:author="Cari Ficken" w:date="2021-03-02T09:09:00Z">
              <w:rPr/>
            </w:rPrChange>
          </w:rPr>
          <w:delText>df = 2, F = 31.58, R</w:delText>
        </w:r>
        <w:r w:rsidRPr="00D14D74" w:rsidDel="00204526">
          <w:rPr>
            <w:vertAlign w:val="superscript"/>
            <w:rPrChange w:id="586" w:author="Cari Ficken" w:date="2021-03-02T09:09:00Z">
              <w:rPr>
                <w:vertAlign w:val="superscript"/>
              </w:rPr>
            </w:rPrChange>
          </w:rPr>
          <w:delText xml:space="preserve">2 </w:delText>
        </w:r>
        <w:r w:rsidRPr="00D14D74" w:rsidDel="00204526">
          <w:rPr>
            <w:rPrChange w:id="587" w:author="Cari Ficken" w:date="2021-03-02T09:09:00Z">
              <w:rPr/>
            </w:rPrChange>
          </w:rPr>
          <w:delText xml:space="preserve">= 0.07, p = 0.001). Five ordination axes were required to summarize vascular plant composition of wetlands surrounded by low and high human development levels (a: stress = 0.083), and five axes were required to summarize composition of wetlands surrounded by low, intermediate, and high human development (b: stress = 0.085). </w:delText>
        </w:r>
      </w:del>
    </w:p>
    <w:p w14:paraId="1B0C3657" w14:textId="77777777" w:rsidR="00A35339" w:rsidRPr="00D14D74" w:rsidRDefault="00A35339" w:rsidP="00A35339">
      <w:pPr>
        <w:contextualSpacing/>
        <w:rPr>
          <w:rPrChange w:id="588" w:author="Cari Ficken" w:date="2021-03-02T09:09:00Z">
            <w:rPr/>
          </w:rPrChange>
        </w:rPr>
      </w:pPr>
    </w:p>
    <w:p w14:paraId="3E8D6246" w14:textId="77777777" w:rsidR="00A35339" w:rsidRPr="00D14D74" w:rsidRDefault="00A35339" w:rsidP="00A35339">
      <w:pPr>
        <w:pStyle w:val="Heading3"/>
        <w:contextualSpacing/>
        <w:rPr>
          <w:color w:val="auto"/>
          <w:rPrChange w:id="589" w:author="Cari Ficken" w:date="2021-03-02T09:09:00Z">
            <w:rPr>
              <w:color w:val="auto"/>
            </w:rPr>
          </w:rPrChange>
        </w:rPr>
      </w:pPr>
      <w:r w:rsidRPr="00D14D74">
        <w:rPr>
          <w:color w:val="auto"/>
          <w:rPrChange w:id="590" w:author="Cari Ficken" w:date="2021-03-02T09:09:00Z">
            <w:rPr>
              <w:color w:val="auto"/>
            </w:rPr>
          </w:rPrChange>
        </w:rPr>
        <w:t>Section C: Niche specialization across human development levels</w:t>
      </w:r>
    </w:p>
    <w:p w14:paraId="50FFF9E2" w14:textId="77777777" w:rsidR="00A35339" w:rsidRPr="00D14D74" w:rsidRDefault="00A35339" w:rsidP="00A35339">
      <w:pPr>
        <w:contextualSpacing/>
        <w:rPr>
          <w:lang w:val="en-US"/>
        </w:rPr>
      </w:pPr>
      <w:commentRangeStart w:id="591"/>
      <w:r w:rsidRPr="00D14D74">
        <w:rPr>
          <w:noProof/>
          <w:lang w:val="en-US"/>
        </w:rPr>
        <w:drawing>
          <wp:inline distT="0" distB="0" distL="0" distR="0" wp14:anchorId="731C9D8E" wp14:editId="4222CC43">
            <wp:extent cx="3190394" cy="31903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90394" cy="3190394"/>
                    </a:xfrm>
                    <a:prstGeom prst="rect">
                      <a:avLst/>
                    </a:prstGeom>
                  </pic:spPr>
                </pic:pic>
              </a:graphicData>
            </a:graphic>
          </wp:inline>
        </w:drawing>
      </w:r>
      <w:commentRangeEnd w:id="591"/>
      <w:r w:rsidR="006942CB" w:rsidRPr="00D14D74">
        <w:rPr>
          <w:rStyle w:val="CommentReference"/>
        </w:rPr>
        <w:commentReference w:id="591"/>
      </w:r>
    </w:p>
    <w:p w14:paraId="072246DF" w14:textId="7E08C767" w:rsidR="00A35339" w:rsidRPr="00D14D74" w:rsidRDefault="00A35339" w:rsidP="00A35339">
      <w:pPr>
        <w:contextualSpacing/>
        <w:rPr>
          <w:lang w:val="en-US"/>
          <w:rPrChange w:id="592" w:author="Cari Ficken" w:date="2021-03-02T09:09:00Z">
            <w:rPr>
              <w:lang w:val="en-US"/>
            </w:rPr>
          </w:rPrChange>
        </w:rPr>
      </w:pPr>
      <w:r w:rsidRPr="00D14D74">
        <w:rPr>
          <w:lang w:val="en-US"/>
          <w:rPrChange w:id="593" w:author="Cari Ficken" w:date="2021-03-02T09:09:00Z">
            <w:rPr>
              <w:lang w:val="en-US"/>
            </w:rPr>
          </w:rPrChange>
        </w:rPr>
        <w:t>(</w:t>
      </w:r>
      <w:proofErr w:type="spellStart"/>
      <w:r w:rsidRPr="00D14D74">
        <w:rPr>
          <w:lang w:val="en-US"/>
          <w:rPrChange w:id="594" w:author="Cari Ficken" w:date="2021-03-02T09:09:00Z">
            <w:rPr>
              <w:lang w:val="en-US"/>
            </w:rPr>
          </w:rPrChange>
        </w:rPr>
        <w:t>i</w:t>
      </w:r>
      <w:proofErr w:type="spellEnd"/>
      <w:r w:rsidRPr="00D14D74">
        <w:rPr>
          <w:lang w:val="en-US"/>
          <w:rPrChange w:id="595" w:author="Cari Ficken" w:date="2021-03-02T09:09:00Z">
            <w:rPr>
              <w:lang w:val="en-US"/>
            </w:rPr>
          </w:rPrChange>
        </w:rPr>
        <w:t xml:space="preserve">) Supplementary Figure 3. Median community-level niche specialization differs significantly across sites with low, intermediate (Int.) and high human development levels (ANOVA of mixed effects model F = </w:t>
      </w:r>
      <w:ins w:id="596" w:author="Cari Ficken" w:date="2021-03-01T16:36:00Z">
        <w:r w:rsidR="006942CB" w:rsidRPr="00D14D74">
          <w:rPr>
            <w:lang w:val="en-US"/>
            <w:rPrChange w:id="597" w:author="Cari Ficken" w:date="2021-03-02T09:09:00Z">
              <w:rPr>
                <w:lang w:val="en-US"/>
              </w:rPr>
            </w:rPrChange>
          </w:rPr>
          <w:t>20.81</w:t>
        </w:r>
      </w:ins>
      <w:del w:id="598" w:author="Cari Ficken" w:date="2021-03-01T16:36:00Z">
        <w:r w:rsidRPr="00D14D74" w:rsidDel="006942CB">
          <w:rPr>
            <w:lang w:val="en-US"/>
            <w:rPrChange w:id="599" w:author="Cari Ficken" w:date="2021-03-02T09:09:00Z">
              <w:rPr>
                <w:lang w:val="en-US"/>
              </w:rPr>
            </w:rPrChange>
          </w:rPr>
          <w:delText>27.39</w:delText>
        </w:r>
      </w:del>
      <w:r w:rsidRPr="00D14D74">
        <w:rPr>
          <w:lang w:val="en-US"/>
          <w:rPrChange w:id="600" w:author="Cari Ficken" w:date="2021-03-02T09:09:00Z">
            <w:rPr>
              <w:lang w:val="en-US"/>
            </w:rPr>
          </w:rPrChange>
        </w:rPr>
        <w:t>, p &lt; 0.001). Solid thick horizontal lines depict the median niche specialization, the boxes extend to the first and third quartiles, and whiskers extend to 1.5 times the interquartile range.</w:t>
      </w:r>
    </w:p>
    <w:p w14:paraId="49057E7A" w14:textId="77777777" w:rsidR="00A35339" w:rsidRPr="00D14D74" w:rsidRDefault="00A35339" w:rsidP="00A35339">
      <w:pPr>
        <w:contextualSpacing/>
        <w:rPr>
          <w:lang w:val="en-US"/>
          <w:rPrChange w:id="601" w:author="Cari Ficken" w:date="2021-03-02T09:09:00Z">
            <w:rPr>
              <w:lang w:val="en-US"/>
            </w:rPr>
          </w:rPrChange>
        </w:rPr>
      </w:pPr>
    </w:p>
    <w:p w14:paraId="72D1E143" w14:textId="77777777" w:rsidR="00A35339" w:rsidRPr="00D14D74" w:rsidRDefault="00A35339" w:rsidP="00A35339">
      <w:pPr>
        <w:contextualSpacing/>
        <w:rPr>
          <w:lang w:val="en-US"/>
          <w:rPrChange w:id="602" w:author="Cari Ficken" w:date="2021-03-02T09:09:00Z">
            <w:rPr>
              <w:lang w:val="en-US"/>
            </w:rPr>
          </w:rPrChange>
        </w:rPr>
      </w:pPr>
      <w:r w:rsidRPr="00D14D74">
        <w:rPr>
          <w:lang w:val="en-US"/>
          <w:rPrChange w:id="603" w:author="Cari Ficken" w:date="2021-03-02T09:09:00Z">
            <w:rPr>
              <w:lang w:val="en-US"/>
            </w:rPr>
          </w:rPrChange>
        </w:rPr>
        <w:t xml:space="preserve">(ii) Post-hoc pairwise comparisons of niche specialization for sites surrounded by low, intermediate (Int.), and high human development (HD) levels. </w:t>
      </w:r>
    </w:p>
    <w:tbl>
      <w:tblPr>
        <w:tblStyle w:val="TableGrid"/>
        <w:tblW w:w="4171" w:type="dxa"/>
        <w:tblInd w:w="360" w:type="dxa"/>
        <w:tblLook w:val="04A0" w:firstRow="1" w:lastRow="0" w:firstColumn="1" w:lastColumn="0" w:noHBand="0" w:noVBand="1"/>
      </w:tblPr>
      <w:tblGrid>
        <w:gridCol w:w="1354"/>
        <w:gridCol w:w="1627"/>
        <w:gridCol w:w="1190"/>
      </w:tblGrid>
      <w:tr w:rsidR="00A35339" w:rsidRPr="00D14D74" w14:paraId="3E7DA4E0" w14:textId="77777777" w:rsidTr="002B6235">
        <w:tc>
          <w:tcPr>
            <w:tcW w:w="1354" w:type="dxa"/>
          </w:tcPr>
          <w:p w14:paraId="78BBCA76" w14:textId="77777777" w:rsidR="00A35339" w:rsidRPr="00D14D74" w:rsidRDefault="00A35339" w:rsidP="002B6235">
            <w:pPr>
              <w:pStyle w:val="ListParagraph"/>
              <w:ind w:left="0"/>
              <w:rPr>
                <w:rFonts w:ascii="Arial" w:hAnsi="Arial" w:cs="Arial"/>
                <w:lang w:val="en-US"/>
                <w:rPrChange w:id="604" w:author="Cari Ficken" w:date="2021-03-02T09:09:00Z">
                  <w:rPr>
                    <w:rFonts w:ascii="Arial" w:hAnsi="Arial" w:cs="Arial"/>
                    <w:lang w:val="en-US"/>
                  </w:rPr>
                </w:rPrChange>
              </w:rPr>
            </w:pPr>
            <w:r w:rsidRPr="00D14D74">
              <w:rPr>
                <w:rFonts w:ascii="Arial" w:hAnsi="Arial" w:cs="Arial"/>
                <w:lang w:val="en-US"/>
                <w:rPrChange w:id="605" w:author="Cari Ficken" w:date="2021-03-02T09:09:00Z">
                  <w:rPr>
                    <w:rFonts w:ascii="Arial" w:hAnsi="Arial" w:cs="Arial"/>
                    <w:lang w:val="en-US"/>
                  </w:rPr>
                </w:rPrChange>
              </w:rPr>
              <w:t>HD level comparison</w:t>
            </w:r>
          </w:p>
        </w:tc>
        <w:tc>
          <w:tcPr>
            <w:tcW w:w="1627" w:type="dxa"/>
          </w:tcPr>
          <w:p w14:paraId="57530C46" w14:textId="77777777" w:rsidR="00A35339" w:rsidRPr="00D14D74" w:rsidRDefault="00A35339" w:rsidP="002B6235">
            <w:pPr>
              <w:pStyle w:val="ListParagraph"/>
              <w:ind w:left="0"/>
              <w:jc w:val="right"/>
              <w:rPr>
                <w:rFonts w:ascii="Arial" w:hAnsi="Arial" w:cs="Arial"/>
                <w:lang w:val="en-US"/>
                <w:rPrChange w:id="606" w:author="Cari Ficken" w:date="2021-03-02T09:09:00Z">
                  <w:rPr>
                    <w:rFonts w:ascii="Arial" w:hAnsi="Arial" w:cs="Arial"/>
                    <w:lang w:val="en-US"/>
                  </w:rPr>
                </w:rPrChange>
              </w:rPr>
            </w:pPr>
            <w:r w:rsidRPr="00D14D74">
              <w:rPr>
                <w:rFonts w:ascii="Arial" w:hAnsi="Arial" w:cs="Arial"/>
                <w:lang w:val="en-US"/>
                <w:rPrChange w:id="607" w:author="Cari Ficken" w:date="2021-03-02T09:09:00Z">
                  <w:rPr>
                    <w:rFonts w:ascii="Arial" w:hAnsi="Arial" w:cs="Arial"/>
                    <w:lang w:val="en-US"/>
                  </w:rPr>
                </w:rPrChange>
              </w:rPr>
              <w:t xml:space="preserve">Difference in means </w:t>
            </w:r>
          </w:p>
        </w:tc>
        <w:tc>
          <w:tcPr>
            <w:tcW w:w="1190" w:type="dxa"/>
          </w:tcPr>
          <w:p w14:paraId="280AB991" w14:textId="77777777" w:rsidR="00A35339" w:rsidRPr="00D14D74" w:rsidRDefault="00A35339" w:rsidP="002B6235">
            <w:pPr>
              <w:pStyle w:val="ListParagraph"/>
              <w:ind w:left="0"/>
              <w:jc w:val="right"/>
              <w:rPr>
                <w:rFonts w:ascii="Arial" w:hAnsi="Arial" w:cs="Arial"/>
                <w:vertAlign w:val="superscript"/>
                <w:lang w:val="en-US"/>
                <w:rPrChange w:id="608" w:author="Cari Ficken" w:date="2021-03-02T09:09:00Z">
                  <w:rPr>
                    <w:rFonts w:ascii="Arial" w:hAnsi="Arial" w:cs="Arial"/>
                    <w:vertAlign w:val="superscript"/>
                    <w:lang w:val="en-US"/>
                  </w:rPr>
                </w:rPrChange>
              </w:rPr>
            </w:pPr>
            <w:r w:rsidRPr="00D14D74">
              <w:rPr>
                <w:rFonts w:ascii="Arial" w:hAnsi="Arial" w:cs="Arial"/>
                <w:lang w:val="en-US"/>
                <w:rPrChange w:id="609" w:author="Cari Ficken" w:date="2021-03-02T09:09:00Z">
                  <w:rPr>
                    <w:rFonts w:ascii="Arial" w:hAnsi="Arial" w:cs="Arial"/>
                    <w:lang w:val="en-US"/>
                  </w:rPr>
                </w:rPrChange>
              </w:rPr>
              <w:t>p-value adjusted</w:t>
            </w:r>
          </w:p>
        </w:tc>
      </w:tr>
      <w:tr w:rsidR="00A35339" w:rsidRPr="00D14D74" w14:paraId="6A5E8C06" w14:textId="77777777" w:rsidTr="002B6235">
        <w:tc>
          <w:tcPr>
            <w:tcW w:w="1354" w:type="dxa"/>
          </w:tcPr>
          <w:p w14:paraId="752AFDDD" w14:textId="77777777" w:rsidR="00A35339" w:rsidRPr="00D14D74" w:rsidRDefault="00A35339" w:rsidP="002B6235">
            <w:pPr>
              <w:pStyle w:val="ListParagraph"/>
              <w:ind w:left="0"/>
              <w:rPr>
                <w:rFonts w:ascii="Arial" w:hAnsi="Arial" w:cs="Arial"/>
                <w:lang w:val="en-US"/>
                <w:rPrChange w:id="610" w:author="Cari Ficken" w:date="2021-03-02T09:09:00Z">
                  <w:rPr>
                    <w:rFonts w:ascii="Arial" w:hAnsi="Arial" w:cs="Arial"/>
                    <w:lang w:val="en-US"/>
                  </w:rPr>
                </w:rPrChange>
              </w:rPr>
            </w:pPr>
            <w:r w:rsidRPr="00D14D74">
              <w:rPr>
                <w:rFonts w:ascii="Arial" w:hAnsi="Arial" w:cs="Arial"/>
                <w:lang w:val="en-US"/>
                <w:rPrChange w:id="611" w:author="Cari Ficken" w:date="2021-03-02T09:09:00Z">
                  <w:rPr>
                    <w:rFonts w:ascii="Arial" w:hAnsi="Arial" w:cs="Arial"/>
                    <w:lang w:val="en-US"/>
                  </w:rPr>
                </w:rPrChange>
              </w:rPr>
              <w:t>Low-Int</w:t>
            </w:r>
          </w:p>
        </w:tc>
        <w:tc>
          <w:tcPr>
            <w:tcW w:w="1627" w:type="dxa"/>
          </w:tcPr>
          <w:p w14:paraId="0D59F4FC" w14:textId="7E893D32" w:rsidR="00A35339" w:rsidRPr="00D14D74" w:rsidRDefault="00A35339" w:rsidP="002B6235">
            <w:pPr>
              <w:pStyle w:val="ListParagraph"/>
              <w:ind w:left="0"/>
              <w:jc w:val="right"/>
              <w:rPr>
                <w:rFonts w:ascii="Arial" w:hAnsi="Arial" w:cs="Arial"/>
                <w:lang w:val="en-US"/>
                <w:rPrChange w:id="612" w:author="Cari Ficken" w:date="2021-03-02T09:09:00Z">
                  <w:rPr>
                    <w:rFonts w:ascii="Arial" w:hAnsi="Arial" w:cs="Arial"/>
                    <w:lang w:val="en-US"/>
                  </w:rPr>
                </w:rPrChange>
              </w:rPr>
            </w:pPr>
            <w:r w:rsidRPr="00D14D74">
              <w:rPr>
                <w:rFonts w:ascii="Arial" w:hAnsi="Arial" w:cs="Arial"/>
                <w:lang w:val="en-US"/>
                <w:rPrChange w:id="613" w:author="Cari Ficken" w:date="2021-03-02T09:09:00Z">
                  <w:rPr>
                    <w:rFonts w:ascii="Arial" w:hAnsi="Arial" w:cs="Arial"/>
                    <w:lang w:val="en-US"/>
                  </w:rPr>
                </w:rPrChange>
              </w:rPr>
              <w:t>0.13</w:t>
            </w:r>
            <w:del w:id="614" w:author="Cari Ficken" w:date="2021-03-01T16:41:00Z">
              <w:r w:rsidRPr="00D14D74" w:rsidDel="00FE38EA">
                <w:rPr>
                  <w:rFonts w:ascii="Arial" w:hAnsi="Arial" w:cs="Arial"/>
                  <w:lang w:val="en-US"/>
                  <w:rPrChange w:id="615" w:author="Cari Ficken" w:date="2021-03-02T09:09:00Z">
                    <w:rPr>
                      <w:rFonts w:ascii="Arial" w:hAnsi="Arial" w:cs="Arial"/>
                      <w:lang w:val="en-US"/>
                    </w:rPr>
                  </w:rPrChange>
                </w:rPr>
                <w:delText>6</w:delText>
              </w:r>
            </w:del>
            <w:ins w:id="616" w:author="Cari Ficken" w:date="2021-03-01T16:41:00Z">
              <w:r w:rsidR="00FE38EA" w:rsidRPr="00D14D74">
                <w:rPr>
                  <w:rFonts w:ascii="Arial" w:hAnsi="Arial" w:cs="Arial"/>
                  <w:lang w:val="en-US"/>
                  <w:rPrChange w:id="617" w:author="Cari Ficken" w:date="2021-03-02T09:09:00Z">
                    <w:rPr>
                      <w:rFonts w:ascii="Arial" w:hAnsi="Arial" w:cs="Arial"/>
                      <w:lang w:val="en-US"/>
                    </w:rPr>
                  </w:rPrChange>
                </w:rPr>
                <w:t>2</w:t>
              </w:r>
            </w:ins>
          </w:p>
        </w:tc>
        <w:tc>
          <w:tcPr>
            <w:tcW w:w="1190" w:type="dxa"/>
          </w:tcPr>
          <w:p w14:paraId="4F181806" w14:textId="77777777" w:rsidR="00A35339" w:rsidRPr="00D14D74" w:rsidRDefault="00A35339" w:rsidP="002B6235">
            <w:pPr>
              <w:pStyle w:val="ListParagraph"/>
              <w:ind w:left="0"/>
              <w:jc w:val="right"/>
              <w:rPr>
                <w:rFonts w:ascii="Arial" w:hAnsi="Arial" w:cs="Arial"/>
                <w:lang w:val="en-US"/>
                <w:rPrChange w:id="618" w:author="Cari Ficken" w:date="2021-03-02T09:09:00Z">
                  <w:rPr>
                    <w:rFonts w:ascii="Arial" w:hAnsi="Arial" w:cs="Arial"/>
                    <w:lang w:val="en-US"/>
                  </w:rPr>
                </w:rPrChange>
              </w:rPr>
            </w:pPr>
            <w:r w:rsidRPr="00D14D74">
              <w:rPr>
                <w:rFonts w:ascii="Arial" w:hAnsi="Arial" w:cs="Arial"/>
                <w:lang w:val="en-US"/>
                <w:rPrChange w:id="619" w:author="Cari Ficken" w:date="2021-03-02T09:09:00Z">
                  <w:rPr>
                    <w:rFonts w:ascii="Arial" w:hAnsi="Arial" w:cs="Arial"/>
                    <w:lang w:val="en-US"/>
                  </w:rPr>
                </w:rPrChange>
              </w:rPr>
              <w:t>&lt; 0.0001</w:t>
            </w:r>
          </w:p>
        </w:tc>
      </w:tr>
      <w:tr w:rsidR="00A35339" w:rsidRPr="00D14D74" w14:paraId="5E9EED4D" w14:textId="77777777" w:rsidTr="002B6235">
        <w:tc>
          <w:tcPr>
            <w:tcW w:w="1354" w:type="dxa"/>
          </w:tcPr>
          <w:p w14:paraId="482EA6F5" w14:textId="77777777" w:rsidR="00A35339" w:rsidRPr="00D14D74" w:rsidRDefault="00A35339" w:rsidP="002B6235">
            <w:pPr>
              <w:pStyle w:val="ListParagraph"/>
              <w:ind w:left="0"/>
              <w:rPr>
                <w:rFonts w:ascii="Arial" w:hAnsi="Arial" w:cs="Arial"/>
                <w:lang w:val="en-US"/>
                <w:rPrChange w:id="620" w:author="Cari Ficken" w:date="2021-03-02T09:09:00Z">
                  <w:rPr>
                    <w:rFonts w:ascii="Arial" w:hAnsi="Arial" w:cs="Arial"/>
                    <w:lang w:val="en-US"/>
                  </w:rPr>
                </w:rPrChange>
              </w:rPr>
            </w:pPr>
            <w:r w:rsidRPr="00D14D74">
              <w:rPr>
                <w:rFonts w:ascii="Arial" w:hAnsi="Arial" w:cs="Arial"/>
                <w:lang w:val="en-US"/>
                <w:rPrChange w:id="621" w:author="Cari Ficken" w:date="2021-03-02T09:09:00Z">
                  <w:rPr>
                    <w:rFonts w:ascii="Arial" w:hAnsi="Arial" w:cs="Arial"/>
                    <w:lang w:val="en-US"/>
                  </w:rPr>
                </w:rPrChange>
              </w:rPr>
              <w:t>Low-High</w:t>
            </w:r>
          </w:p>
        </w:tc>
        <w:tc>
          <w:tcPr>
            <w:tcW w:w="1627" w:type="dxa"/>
          </w:tcPr>
          <w:p w14:paraId="40C7EA9B" w14:textId="3160BE0A" w:rsidR="00A35339" w:rsidRPr="00D14D74" w:rsidRDefault="00A35339" w:rsidP="002B6235">
            <w:pPr>
              <w:pStyle w:val="ListParagraph"/>
              <w:ind w:left="0"/>
              <w:jc w:val="right"/>
              <w:rPr>
                <w:rFonts w:ascii="Arial" w:hAnsi="Arial" w:cs="Arial"/>
                <w:lang w:val="en-US"/>
                <w:rPrChange w:id="622" w:author="Cari Ficken" w:date="2021-03-02T09:09:00Z">
                  <w:rPr>
                    <w:rFonts w:ascii="Arial" w:hAnsi="Arial" w:cs="Arial"/>
                    <w:lang w:val="en-US"/>
                  </w:rPr>
                </w:rPrChange>
              </w:rPr>
            </w:pPr>
            <w:r w:rsidRPr="00D14D74">
              <w:rPr>
                <w:rFonts w:ascii="Arial" w:hAnsi="Arial" w:cs="Arial"/>
                <w:lang w:val="en-US"/>
                <w:rPrChange w:id="623" w:author="Cari Ficken" w:date="2021-03-02T09:09:00Z">
                  <w:rPr>
                    <w:rFonts w:ascii="Arial" w:hAnsi="Arial" w:cs="Arial"/>
                    <w:lang w:val="en-US"/>
                  </w:rPr>
                </w:rPrChange>
              </w:rPr>
              <w:t>0.0</w:t>
            </w:r>
            <w:del w:id="624" w:author="Cari Ficken" w:date="2021-03-01T16:41:00Z">
              <w:r w:rsidRPr="00D14D74" w:rsidDel="00FE38EA">
                <w:rPr>
                  <w:rFonts w:ascii="Arial" w:hAnsi="Arial" w:cs="Arial"/>
                  <w:lang w:val="en-US"/>
                  <w:rPrChange w:id="625" w:author="Cari Ficken" w:date="2021-03-02T09:09:00Z">
                    <w:rPr>
                      <w:rFonts w:ascii="Arial" w:hAnsi="Arial" w:cs="Arial"/>
                      <w:lang w:val="en-US"/>
                    </w:rPr>
                  </w:rPrChange>
                </w:rPr>
                <w:delText>80</w:delText>
              </w:r>
            </w:del>
            <w:ins w:id="626" w:author="Cari Ficken" w:date="2021-03-01T16:41:00Z">
              <w:r w:rsidR="00FE38EA" w:rsidRPr="00D14D74">
                <w:rPr>
                  <w:rFonts w:ascii="Arial" w:hAnsi="Arial" w:cs="Arial"/>
                  <w:lang w:val="en-US"/>
                  <w:rPrChange w:id="627" w:author="Cari Ficken" w:date="2021-03-02T09:09:00Z">
                    <w:rPr>
                      <w:rFonts w:ascii="Arial" w:hAnsi="Arial" w:cs="Arial"/>
                      <w:lang w:val="en-US"/>
                    </w:rPr>
                  </w:rPrChange>
                </w:rPr>
                <w:t>77</w:t>
              </w:r>
            </w:ins>
          </w:p>
        </w:tc>
        <w:tc>
          <w:tcPr>
            <w:tcW w:w="1190" w:type="dxa"/>
          </w:tcPr>
          <w:p w14:paraId="508021D6" w14:textId="77777777" w:rsidR="00A35339" w:rsidRPr="00D14D74" w:rsidRDefault="00A35339" w:rsidP="002B6235">
            <w:pPr>
              <w:pStyle w:val="ListParagraph"/>
              <w:ind w:left="0"/>
              <w:jc w:val="right"/>
              <w:rPr>
                <w:rFonts w:ascii="Arial" w:hAnsi="Arial" w:cs="Arial"/>
                <w:lang w:val="en-US"/>
                <w:rPrChange w:id="628" w:author="Cari Ficken" w:date="2021-03-02T09:09:00Z">
                  <w:rPr>
                    <w:rFonts w:ascii="Arial" w:hAnsi="Arial" w:cs="Arial"/>
                    <w:lang w:val="en-US"/>
                  </w:rPr>
                </w:rPrChange>
              </w:rPr>
            </w:pPr>
            <w:r w:rsidRPr="00D14D74">
              <w:rPr>
                <w:rFonts w:ascii="Arial" w:hAnsi="Arial" w:cs="Arial"/>
                <w:lang w:val="en-US"/>
                <w:rPrChange w:id="629" w:author="Cari Ficken" w:date="2021-03-02T09:09:00Z">
                  <w:rPr>
                    <w:rFonts w:ascii="Arial" w:hAnsi="Arial" w:cs="Arial"/>
                    <w:lang w:val="en-US"/>
                  </w:rPr>
                </w:rPrChange>
              </w:rPr>
              <w:t>&lt; 0.0001</w:t>
            </w:r>
          </w:p>
        </w:tc>
      </w:tr>
      <w:tr w:rsidR="00A35339" w:rsidRPr="00D14D74" w14:paraId="46592397" w14:textId="77777777" w:rsidTr="002B6235">
        <w:tc>
          <w:tcPr>
            <w:tcW w:w="1354" w:type="dxa"/>
          </w:tcPr>
          <w:p w14:paraId="120285A8" w14:textId="77777777" w:rsidR="00A35339" w:rsidRPr="00D14D74" w:rsidRDefault="00A35339" w:rsidP="002B6235">
            <w:pPr>
              <w:pStyle w:val="ListParagraph"/>
              <w:ind w:left="0"/>
              <w:rPr>
                <w:rFonts w:ascii="Arial" w:hAnsi="Arial" w:cs="Arial"/>
                <w:lang w:val="en-US"/>
                <w:rPrChange w:id="630" w:author="Cari Ficken" w:date="2021-03-02T09:09:00Z">
                  <w:rPr>
                    <w:rFonts w:ascii="Arial" w:hAnsi="Arial" w:cs="Arial"/>
                    <w:lang w:val="en-US"/>
                  </w:rPr>
                </w:rPrChange>
              </w:rPr>
            </w:pPr>
            <w:r w:rsidRPr="00D14D74">
              <w:rPr>
                <w:rFonts w:ascii="Arial" w:hAnsi="Arial" w:cs="Arial"/>
                <w:lang w:val="en-US"/>
                <w:rPrChange w:id="631" w:author="Cari Ficken" w:date="2021-03-02T09:09:00Z">
                  <w:rPr>
                    <w:rFonts w:ascii="Arial" w:hAnsi="Arial" w:cs="Arial"/>
                    <w:lang w:val="en-US"/>
                  </w:rPr>
                </w:rPrChange>
              </w:rPr>
              <w:t>Int-High</w:t>
            </w:r>
          </w:p>
        </w:tc>
        <w:tc>
          <w:tcPr>
            <w:tcW w:w="1627" w:type="dxa"/>
          </w:tcPr>
          <w:p w14:paraId="05CE39FA" w14:textId="04B22C07" w:rsidR="00A35339" w:rsidRPr="00D14D74" w:rsidRDefault="00A35339" w:rsidP="002B6235">
            <w:pPr>
              <w:pStyle w:val="ListParagraph"/>
              <w:ind w:left="0"/>
              <w:jc w:val="right"/>
              <w:rPr>
                <w:rFonts w:ascii="Arial" w:hAnsi="Arial" w:cs="Arial"/>
                <w:lang w:val="en-US"/>
                <w:rPrChange w:id="632" w:author="Cari Ficken" w:date="2021-03-02T09:09:00Z">
                  <w:rPr>
                    <w:rFonts w:ascii="Arial" w:hAnsi="Arial" w:cs="Arial"/>
                    <w:lang w:val="en-US"/>
                  </w:rPr>
                </w:rPrChange>
              </w:rPr>
            </w:pPr>
            <w:r w:rsidRPr="00D14D74">
              <w:rPr>
                <w:rFonts w:ascii="Arial" w:hAnsi="Arial" w:cs="Arial"/>
                <w:lang w:val="en-US"/>
                <w:rPrChange w:id="633" w:author="Cari Ficken" w:date="2021-03-02T09:09:00Z">
                  <w:rPr>
                    <w:rFonts w:ascii="Arial" w:hAnsi="Arial" w:cs="Arial"/>
                    <w:lang w:val="en-US"/>
                  </w:rPr>
                </w:rPrChange>
              </w:rPr>
              <w:t>-0.05</w:t>
            </w:r>
            <w:del w:id="634" w:author="Cari Ficken" w:date="2021-03-01T16:42:00Z">
              <w:r w:rsidRPr="00D14D74" w:rsidDel="00FE38EA">
                <w:rPr>
                  <w:rFonts w:ascii="Arial" w:hAnsi="Arial" w:cs="Arial"/>
                  <w:lang w:val="en-US"/>
                  <w:rPrChange w:id="635" w:author="Cari Ficken" w:date="2021-03-02T09:09:00Z">
                    <w:rPr>
                      <w:rFonts w:ascii="Arial" w:hAnsi="Arial" w:cs="Arial"/>
                      <w:lang w:val="en-US"/>
                    </w:rPr>
                  </w:rPrChange>
                </w:rPr>
                <w:delText>6</w:delText>
              </w:r>
            </w:del>
            <w:ins w:id="636" w:author="Cari Ficken" w:date="2021-03-01T16:42:00Z">
              <w:r w:rsidR="00FE38EA" w:rsidRPr="00D14D74">
                <w:rPr>
                  <w:rFonts w:ascii="Arial" w:hAnsi="Arial" w:cs="Arial"/>
                  <w:lang w:val="en-US"/>
                  <w:rPrChange w:id="637" w:author="Cari Ficken" w:date="2021-03-02T09:09:00Z">
                    <w:rPr>
                      <w:rFonts w:ascii="Arial" w:hAnsi="Arial" w:cs="Arial"/>
                      <w:lang w:val="en-US"/>
                    </w:rPr>
                  </w:rPrChange>
                </w:rPr>
                <w:t>5</w:t>
              </w:r>
            </w:ins>
          </w:p>
        </w:tc>
        <w:tc>
          <w:tcPr>
            <w:tcW w:w="1190" w:type="dxa"/>
          </w:tcPr>
          <w:p w14:paraId="5392EB49" w14:textId="0B3C2475" w:rsidR="00A35339" w:rsidRPr="00D14D74" w:rsidRDefault="00A35339" w:rsidP="002B6235">
            <w:pPr>
              <w:pStyle w:val="ListParagraph"/>
              <w:ind w:left="0"/>
              <w:jc w:val="right"/>
              <w:rPr>
                <w:rFonts w:ascii="Arial" w:hAnsi="Arial" w:cs="Arial"/>
                <w:lang w:val="en-US"/>
                <w:rPrChange w:id="638" w:author="Cari Ficken" w:date="2021-03-02T09:09:00Z">
                  <w:rPr>
                    <w:rFonts w:ascii="Arial" w:hAnsi="Arial" w:cs="Arial"/>
                    <w:lang w:val="en-US"/>
                  </w:rPr>
                </w:rPrChange>
              </w:rPr>
            </w:pPr>
            <w:r w:rsidRPr="00D14D74">
              <w:rPr>
                <w:rFonts w:ascii="Arial" w:hAnsi="Arial" w:cs="Arial"/>
                <w:lang w:val="en-US"/>
                <w:rPrChange w:id="639" w:author="Cari Ficken" w:date="2021-03-02T09:09:00Z">
                  <w:rPr>
                    <w:rFonts w:ascii="Arial" w:hAnsi="Arial" w:cs="Arial"/>
                    <w:lang w:val="en-US"/>
                  </w:rPr>
                </w:rPrChange>
              </w:rPr>
              <w:t>0.</w:t>
            </w:r>
            <w:del w:id="640" w:author="Cari Ficken" w:date="2021-03-01T16:42:00Z">
              <w:r w:rsidRPr="00D14D74" w:rsidDel="00FE38EA">
                <w:rPr>
                  <w:rFonts w:ascii="Arial" w:hAnsi="Arial" w:cs="Arial"/>
                  <w:lang w:val="en-US"/>
                  <w:rPrChange w:id="641" w:author="Cari Ficken" w:date="2021-03-02T09:09:00Z">
                    <w:rPr>
                      <w:rFonts w:ascii="Arial" w:hAnsi="Arial" w:cs="Arial"/>
                      <w:lang w:val="en-US"/>
                    </w:rPr>
                  </w:rPrChange>
                </w:rPr>
                <w:delText>067</w:delText>
              </w:r>
            </w:del>
            <w:ins w:id="642" w:author="Cari Ficken" w:date="2021-03-01T16:42:00Z">
              <w:r w:rsidR="00FE38EA" w:rsidRPr="00D14D74">
                <w:rPr>
                  <w:rFonts w:ascii="Arial" w:hAnsi="Arial" w:cs="Arial"/>
                  <w:lang w:val="en-US"/>
                  <w:rPrChange w:id="643" w:author="Cari Ficken" w:date="2021-03-02T09:09:00Z">
                    <w:rPr>
                      <w:rFonts w:ascii="Arial" w:hAnsi="Arial" w:cs="Arial"/>
                      <w:lang w:val="en-US"/>
                    </w:rPr>
                  </w:rPrChange>
                </w:rPr>
                <w:t>123</w:t>
              </w:r>
            </w:ins>
          </w:p>
        </w:tc>
      </w:tr>
    </w:tbl>
    <w:p w14:paraId="64B72A0D" w14:textId="77777777" w:rsidR="00A35339" w:rsidRPr="00D14D74" w:rsidRDefault="00A35339" w:rsidP="00A35339">
      <w:pPr>
        <w:rPr>
          <w:i/>
          <w:sz w:val="24"/>
          <w:szCs w:val="24"/>
          <w:lang w:val="en-US"/>
          <w:rPrChange w:id="644" w:author="Cari Ficken" w:date="2021-03-02T09:09:00Z">
            <w:rPr>
              <w:i/>
              <w:sz w:val="24"/>
              <w:szCs w:val="24"/>
              <w:lang w:val="en-US"/>
            </w:rPr>
          </w:rPrChange>
        </w:rPr>
      </w:pPr>
      <w:r w:rsidRPr="00D14D74">
        <w:rPr>
          <w:lang w:val="en-US"/>
          <w:rPrChange w:id="645" w:author="Cari Ficken" w:date="2021-03-02T09:09:00Z">
            <w:rPr>
              <w:lang w:val="en-US"/>
            </w:rPr>
          </w:rPrChange>
        </w:rPr>
        <w:lastRenderedPageBreak/>
        <w:br w:type="page"/>
      </w:r>
    </w:p>
    <w:p w14:paraId="61D51887" w14:textId="77777777" w:rsidR="00A35339" w:rsidRPr="00D14D74" w:rsidRDefault="00A35339" w:rsidP="00A35339">
      <w:pPr>
        <w:pStyle w:val="Heading2"/>
        <w:contextualSpacing/>
        <w:jc w:val="both"/>
        <w:rPr>
          <w:lang w:val="en-US"/>
          <w:rPrChange w:id="646" w:author="Cari Ficken" w:date="2021-03-02T09:09:00Z">
            <w:rPr>
              <w:lang w:val="en-US"/>
            </w:rPr>
          </w:rPrChange>
        </w:rPr>
      </w:pPr>
      <w:r w:rsidRPr="00D14D74">
        <w:rPr>
          <w:lang w:val="en-US"/>
          <w:rPrChange w:id="647" w:author="Cari Ficken" w:date="2021-03-02T09:09:00Z">
            <w:rPr>
              <w:lang w:val="en-US"/>
            </w:rPr>
          </w:rPrChange>
        </w:rPr>
        <w:lastRenderedPageBreak/>
        <w:t>Supplementary Information 3 – Nonnative species richness across human development gradient</w:t>
      </w:r>
    </w:p>
    <w:p w14:paraId="471ACAC9" w14:textId="721F301B" w:rsidR="00A35339" w:rsidRPr="00D14D74" w:rsidRDefault="00A35339" w:rsidP="00A35339">
      <w:pPr>
        <w:rPr>
          <w:lang w:val="en-US"/>
          <w:rPrChange w:id="648" w:author="Cari Ficken" w:date="2021-03-02T09:09:00Z">
            <w:rPr>
              <w:lang w:val="en-US"/>
            </w:rPr>
          </w:rPrChange>
        </w:rPr>
      </w:pPr>
      <w:r w:rsidRPr="00D14D74">
        <w:rPr>
          <w:lang w:val="en-US"/>
          <w:rPrChange w:id="649" w:author="Cari Ficken" w:date="2021-03-02T09:09:00Z">
            <w:rPr>
              <w:lang w:val="en-US"/>
            </w:rPr>
          </w:rPrChange>
        </w:rPr>
        <w:t xml:space="preserve">The proportion of nonnative wetland vascular plant species increases across the human development gradient (see Figure </w:t>
      </w:r>
      <w:ins w:id="650" w:author="Cari Ficken" w:date="2021-03-01T16:42:00Z">
        <w:r w:rsidR="00982CC6" w:rsidRPr="00D14D74">
          <w:rPr>
            <w:lang w:val="en-US"/>
            <w:rPrChange w:id="651" w:author="Cari Ficken" w:date="2021-03-02T09:09:00Z">
              <w:rPr>
                <w:lang w:val="en-US"/>
              </w:rPr>
            </w:rPrChange>
          </w:rPr>
          <w:t>3</w:t>
        </w:r>
      </w:ins>
      <w:del w:id="652" w:author="Cari Ficken" w:date="2021-03-01T16:42:00Z">
        <w:r w:rsidRPr="00D14D74" w:rsidDel="00982CC6">
          <w:rPr>
            <w:lang w:val="en-US"/>
            <w:rPrChange w:id="653" w:author="Cari Ficken" w:date="2021-03-02T09:09:00Z">
              <w:rPr>
                <w:lang w:val="en-US"/>
              </w:rPr>
            </w:rPrChange>
          </w:rPr>
          <w:delText>2</w:delText>
        </w:r>
      </w:del>
      <w:r w:rsidRPr="00D14D74">
        <w:rPr>
          <w:lang w:val="en-US"/>
          <w:rPrChange w:id="654" w:author="Cari Ficken" w:date="2021-03-02T09:09:00Z">
            <w:rPr>
              <w:lang w:val="en-US"/>
            </w:rPr>
          </w:rPrChange>
        </w:rPr>
        <w:t>a and text). This pattern may occur if (a) the number of nonnative species (i.e. nonnative richness) is constant across the human development gradient but native richness declines, (b) nonnative richness increases with increasing human development but native richness is constant, or (c) nonnative richness increases across the human development gradient coincidently with a decline in native richness. Using mixed effects models as described in the Methods, we find support for c, where nonnative richness increases over the human development gradient (marginal R</w:t>
      </w:r>
      <w:r w:rsidRPr="00D14D74">
        <w:rPr>
          <w:vertAlign w:val="superscript"/>
          <w:lang w:val="en-US"/>
          <w:rPrChange w:id="655" w:author="Cari Ficken" w:date="2021-03-02T09:09:00Z">
            <w:rPr>
              <w:vertAlign w:val="superscript"/>
              <w:lang w:val="en-US"/>
            </w:rPr>
          </w:rPrChange>
        </w:rPr>
        <w:t>2</w:t>
      </w:r>
      <w:r w:rsidRPr="00D14D74">
        <w:rPr>
          <w:lang w:val="en-US"/>
          <w:rPrChange w:id="656" w:author="Cari Ficken" w:date="2021-03-02T09:09:00Z">
            <w:rPr>
              <w:lang w:val="en-US"/>
            </w:rPr>
          </w:rPrChange>
        </w:rPr>
        <w:t xml:space="preserve"> = 0.</w:t>
      </w:r>
      <w:del w:id="657" w:author="Cari Ficken" w:date="2021-03-01T16:55:00Z">
        <w:r w:rsidRPr="00D14D74" w:rsidDel="000F605C">
          <w:rPr>
            <w:lang w:val="en-US"/>
            <w:rPrChange w:id="658" w:author="Cari Ficken" w:date="2021-03-02T09:09:00Z">
              <w:rPr>
                <w:lang w:val="en-US"/>
              </w:rPr>
            </w:rPrChange>
          </w:rPr>
          <w:delText>39</w:delText>
        </w:r>
      </w:del>
      <w:ins w:id="659" w:author="Cari Ficken" w:date="2021-03-01T16:55:00Z">
        <w:r w:rsidR="000F605C" w:rsidRPr="00D14D74">
          <w:rPr>
            <w:lang w:val="en-US"/>
            <w:rPrChange w:id="660" w:author="Cari Ficken" w:date="2021-03-02T09:09:00Z">
              <w:rPr>
                <w:lang w:val="en-US"/>
              </w:rPr>
            </w:rPrChange>
          </w:rPr>
          <w:t>40</w:t>
        </w:r>
      </w:ins>
      <w:r w:rsidRPr="00D14D74">
        <w:rPr>
          <w:lang w:val="en-US"/>
          <w:rPrChange w:id="661" w:author="Cari Ficken" w:date="2021-03-02T09:09:00Z">
            <w:rPr>
              <w:lang w:val="en-US"/>
            </w:rPr>
          </w:rPrChange>
        </w:rPr>
        <w:t>, conditional R</w:t>
      </w:r>
      <w:r w:rsidRPr="00D14D74">
        <w:rPr>
          <w:vertAlign w:val="superscript"/>
          <w:lang w:val="en-US"/>
          <w:rPrChange w:id="662" w:author="Cari Ficken" w:date="2021-03-02T09:09:00Z">
            <w:rPr>
              <w:vertAlign w:val="superscript"/>
              <w:lang w:val="en-US"/>
            </w:rPr>
          </w:rPrChange>
        </w:rPr>
        <w:t>2</w:t>
      </w:r>
      <w:r w:rsidRPr="00D14D74">
        <w:rPr>
          <w:lang w:val="en-US"/>
          <w:rPrChange w:id="663" w:author="Cari Ficken" w:date="2021-03-02T09:09:00Z">
            <w:rPr>
              <w:lang w:val="en-US"/>
            </w:rPr>
          </w:rPrChange>
        </w:rPr>
        <w:t xml:space="preserve"> = 0.</w:t>
      </w:r>
      <w:del w:id="664" w:author="Cari Ficken" w:date="2021-03-01T16:55:00Z">
        <w:r w:rsidRPr="00D14D74" w:rsidDel="000F605C">
          <w:rPr>
            <w:lang w:val="en-US"/>
            <w:rPrChange w:id="665" w:author="Cari Ficken" w:date="2021-03-02T09:09:00Z">
              <w:rPr>
                <w:lang w:val="en-US"/>
              </w:rPr>
            </w:rPrChange>
          </w:rPr>
          <w:delText>76</w:delText>
        </w:r>
      </w:del>
      <w:ins w:id="666" w:author="Cari Ficken" w:date="2021-03-01T16:55:00Z">
        <w:r w:rsidR="000F605C" w:rsidRPr="00D14D74">
          <w:rPr>
            <w:lang w:val="en-US"/>
            <w:rPrChange w:id="667" w:author="Cari Ficken" w:date="2021-03-02T09:09:00Z">
              <w:rPr>
                <w:lang w:val="en-US"/>
              </w:rPr>
            </w:rPrChange>
          </w:rPr>
          <w:t>40</w:t>
        </w:r>
      </w:ins>
      <w:r w:rsidRPr="00D14D74">
        <w:rPr>
          <w:lang w:val="en-US"/>
          <w:rPrChange w:id="668" w:author="Cari Ficken" w:date="2021-03-02T09:09:00Z">
            <w:rPr>
              <w:lang w:val="en-US"/>
            </w:rPr>
          </w:rPrChange>
        </w:rPr>
        <w:t>) and native richness declines after ~</w:t>
      </w:r>
      <w:del w:id="669" w:author="Cari Ficken" w:date="2021-03-01T16:59:00Z">
        <w:r w:rsidRPr="00D14D74" w:rsidDel="0010349D">
          <w:rPr>
            <w:lang w:val="en-US"/>
            <w:rPrChange w:id="670" w:author="Cari Ficken" w:date="2021-03-02T09:09:00Z">
              <w:rPr>
                <w:lang w:val="en-US"/>
              </w:rPr>
            </w:rPrChange>
          </w:rPr>
          <w:delText>30</w:delText>
        </w:r>
      </w:del>
      <w:ins w:id="671" w:author="Cari Ficken" w:date="2021-03-01T16:59:00Z">
        <w:r w:rsidR="0010349D" w:rsidRPr="00D14D74">
          <w:rPr>
            <w:lang w:val="en-US"/>
            <w:rPrChange w:id="672" w:author="Cari Ficken" w:date="2021-03-02T09:09:00Z">
              <w:rPr>
                <w:lang w:val="en-US"/>
              </w:rPr>
            </w:rPrChange>
          </w:rPr>
          <w:t>25</w:t>
        </w:r>
      </w:ins>
      <w:r w:rsidRPr="00D14D74">
        <w:rPr>
          <w:lang w:val="en-US"/>
          <w:rPrChange w:id="673" w:author="Cari Ficken" w:date="2021-03-02T09:09:00Z">
            <w:rPr>
              <w:lang w:val="en-US"/>
            </w:rPr>
          </w:rPrChange>
        </w:rPr>
        <w:t>% human development extent (marginal R</w:t>
      </w:r>
      <w:r w:rsidRPr="00D14D74">
        <w:rPr>
          <w:vertAlign w:val="superscript"/>
          <w:lang w:val="en-US"/>
          <w:rPrChange w:id="674" w:author="Cari Ficken" w:date="2021-03-02T09:09:00Z">
            <w:rPr>
              <w:vertAlign w:val="superscript"/>
              <w:lang w:val="en-US"/>
            </w:rPr>
          </w:rPrChange>
        </w:rPr>
        <w:t>2</w:t>
      </w:r>
      <w:r w:rsidRPr="00D14D74">
        <w:rPr>
          <w:lang w:val="en-US"/>
          <w:rPrChange w:id="675" w:author="Cari Ficken" w:date="2021-03-02T09:09:00Z">
            <w:rPr>
              <w:lang w:val="en-US"/>
            </w:rPr>
          </w:rPrChange>
        </w:rPr>
        <w:t xml:space="preserve"> = 0.2</w:t>
      </w:r>
      <w:ins w:id="676" w:author="Cari Ficken" w:date="2021-03-01T16:56:00Z">
        <w:r w:rsidR="000F605C" w:rsidRPr="00D14D74">
          <w:rPr>
            <w:lang w:val="en-US"/>
            <w:rPrChange w:id="677" w:author="Cari Ficken" w:date="2021-03-02T09:09:00Z">
              <w:rPr>
                <w:lang w:val="en-US"/>
              </w:rPr>
            </w:rPrChange>
          </w:rPr>
          <w:t>2</w:t>
        </w:r>
      </w:ins>
      <w:del w:id="678" w:author="Cari Ficken" w:date="2021-03-01T16:56:00Z">
        <w:r w:rsidRPr="00D14D74" w:rsidDel="000F605C">
          <w:rPr>
            <w:lang w:val="en-US"/>
            <w:rPrChange w:id="679" w:author="Cari Ficken" w:date="2021-03-02T09:09:00Z">
              <w:rPr>
                <w:lang w:val="en-US"/>
              </w:rPr>
            </w:rPrChange>
          </w:rPr>
          <w:delText>1</w:delText>
        </w:r>
      </w:del>
      <w:r w:rsidRPr="00D14D74">
        <w:rPr>
          <w:lang w:val="en-US"/>
          <w:rPrChange w:id="680" w:author="Cari Ficken" w:date="2021-03-02T09:09:00Z">
            <w:rPr>
              <w:lang w:val="en-US"/>
            </w:rPr>
          </w:rPrChange>
        </w:rPr>
        <w:t>, conditional R</w:t>
      </w:r>
      <w:r w:rsidRPr="00D14D74">
        <w:rPr>
          <w:vertAlign w:val="superscript"/>
          <w:lang w:val="en-US"/>
          <w:rPrChange w:id="681" w:author="Cari Ficken" w:date="2021-03-02T09:09:00Z">
            <w:rPr>
              <w:vertAlign w:val="superscript"/>
              <w:lang w:val="en-US"/>
            </w:rPr>
          </w:rPrChange>
        </w:rPr>
        <w:t>2</w:t>
      </w:r>
      <w:r w:rsidRPr="00D14D74">
        <w:rPr>
          <w:lang w:val="en-US"/>
          <w:rPrChange w:id="682" w:author="Cari Ficken" w:date="2021-03-02T09:09:00Z">
            <w:rPr>
              <w:lang w:val="en-US"/>
            </w:rPr>
          </w:rPrChange>
        </w:rPr>
        <w:t xml:space="preserve"> = 0.</w:t>
      </w:r>
      <w:del w:id="683" w:author="Cari Ficken" w:date="2021-03-01T16:56:00Z">
        <w:r w:rsidRPr="00D14D74" w:rsidDel="000F605C">
          <w:rPr>
            <w:lang w:val="en-US"/>
            <w:rPrChange w:id="684" w:author="Cari Ficken" w:date="2021-03-02T09:09:00Z">
              <w:rPr>
                <w:lang w:val="en-US"/>
              </w:rPr>
            </w:rPrChange>
          </w:rPr>
          <w:delText>77</w:delText>
        </w:r>
      </w:del>
      <w:ins w:id="685" w:author="Cari Ficken" w:date="2021-03-01T16:56:00Z">
        <w:r w:rsidR="000F605C" w:rsidRPr="00D14D74">
          <w:rPr>
            <w:lang w:val="en-US"/>
            <w:rPrChange w:id="686" w:author="Cari Ficken" w:date="2021-03-02T09:09:00Z">
              <w:rPr>
                <w:lang w:val="en-US"/>
              </w:rPr>
            </w:rPrChange>
          </w:rPr>
          <w:t>25</w:t>
        </w:r>
      </w:ins>
      <w:r w:rsidRPr="00D14D74">
        <w:rPr>
          <w:lang w:val="en-US"/>
          <w:rPrChange w:id="687" w:author="Cari Ficken" w:date="2021-03-02T09:09:00Z">
            <w:rPr>
              <w:lang w:val="en-US"/>
            </w:rPr>
          </w:rPrChange>
        </w:rPr>
        <w:t>). This is in contrast to findings of Mayor et al</w:t>
      </w:r>
      <w:r w:rsidRPr="00D14D74">
        <w:rPr>
          <w:lang w:val="en-US"/>
        </w:rPr>
        <w:fldChar w:fldCharType="begin"/>
      </w:r>
      <w:r w:rsidRPr="00D14D74">
        <w:rPr>
          <w:lang w:val="en-US"/>
          <w:rPrChange w:id="688" w:author="Cari Ficken" w:date="2021-03-02T09:09:00Z">
            <w:rPr>
              <w:lang w:val="en-US"/>
            </w:rPr>
          </w:rPrChange>
        </w:rPr>
        <w:instrText xml:space="preserve"> ADDIN ZOTERO_ITEM CSL_CITATION {"citationID":"LGFAUa5j","properties":{"formattedCitation":"\\super 24\\nosupersub{}","plainCitation":"24","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Pr="00D14D74">
        <w:rPr>
          <w:lang w:val="en-US"/>
          <w:rPrChange w:id="689" w:author="Cari Ficken" w:date="2021-03-02T09:09:00Z">
            <w:rPr>
              <w:lang w:val="en-US"/>
            </w:rPr>
          </w:rPrChange>
        </w:rPr>
        <w:fldChar w:fldCharType="separate"/>
      </w:r>
      <w:r w:rsidRPr="00D14D74">
        <w:rPr>
          <w:szCs w:val="24"/>
          <w:vertAlign w:val="superscript"/>
        </w:rPr>
        <w:t>24</w:t>
      </w:r>
      <w:r w:rsidRPr="00D14D74">
        <w:rPr>
          <w:lang w:val="en-US"/>
        </w:rPr>
        <w:fldChar w:fldCharType="end"/>
      </w:r>
      <w:r w:rsidRPr="00D14D74">
        <w:rPr>
          <w:lang w:val="en-US"/>
        </w:rPr>
        <w:t xml:space="preserve"> who found no statistical response of nonnative </w:t>
      </w:r>
      <w:r w:rsidRPr="00D14D74">
        <w:rPr>
          <w:lang w:val="en-US"/>
          <w:rPrChange w:id="690" w:author="Cari Ficken" w:date="2021-03-02T09:09:00Z">
            <w:rPr>
              <w:lang w:val="en-US"/>
            </w:rPr>
          </w:rPrChange>
        </w:rPr>
        <w:t xml:space="preserve">richness to human development in terrestrial plants. However, we caution against analyzing native and nonnative species richness separately, since these co-occurring taxa are not ecological independent. </w:t>
      </w:r>
    </w:p>
    <w:p w14:paraId="69E24F64" w14:textId="77777777" w:rsidR="00A35339" w:rsidRPr="00D14D74" w:rsidRDefault="00A35339" w:rsidP="00A35339">
      <w:pPr>
        <w:rPr>
          <w:lang w:val="en-US"/>
          <w:rPrChange w:id="691" w:author="Cari Ficken" w:date="2021-03-02T09:09:00Z">
            <w:rPr>
              <w:lang w:val="en-US"/>
            </w:rPr>
          </w:rPrChange>
        </w:rPr>
      </w:pPr>
    </w:p>
    <w:p w14:paraId="2A0CAF62" w14:textId="77777777" w:rsidR="00A35339" w:rsidRPr="00D14D74" w:rsidRDefault="00A35339" w:rsidP="00A35339">
      <w:pPr>
        <w:rPr>
          <w:lang w:val="en-US"/>
        </w:rPr>
      </w:pPr>
      <w:commentRangeStart w:id="692"/>
      <w:r w:rsidRPr="00D14D74">
        <w:rPr>
          <w:noProof/>
          <w:lang w:val="en-US"/>
        </w:rPr>
        <w:drawing>
          <wp:inline distT="0" distB="0" distL="0" distR="0" wp14:anchorId="317AC7DA" wp14:editId="21921B7D">
            <wp:extent cx="5398008" cy="28773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ative and nonnative richnes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8008" cy="2877312"/>
                    </a:xfrm>
                    <a:prstGeom prst="rect">
                      <a:avLst/>
                    </a:prstGeom>
                  </pic:spPr>
                </pic:pic>
              </a:graphicData>
            </a:graphic>
          </wp:inline>
        </w:drawing>
      </w:r>
      <w:commentRangeEnd w:id="692"/>
      <w:r w:rsidR="000F605C" w:rsidRPr="00D14D74">
        <w:rPr>
          <w:rStyle w:val="CommentReference"/>
        </w:rPr>
        <w:commentReference w:id="692"/>
      </w:r>
    </w:p>
    <w:p w14:paraId="43B10656" w14:textId="4A8070CE" w:rsidR="00A35339" w:rsidRPr="00D14D74" w:rsidRDefault="00A35339" w:rsidP="00A35339">
      <w:pPr>
        <w:rPr>
          <w:lang w:val="en-US"/>
          <w:rPrChange w:id="693" w:author="Cari Ficken" w:date="2021-03-02T09:09:00Z">
            <w:rPr>
              <w:lang w:val="en-US"/>
            </w:rPr>
          </w:rPrChange>
        </w:rPr>
      </w:pPr>
      <w:r w:rsidRPr="00D14D74">
        <w:rPr>
          <w:lang w:val="en-US"/>
        </w:rPr>
        <w:lastRenderedPageBreak/>
        <w:t>Supplementary Figure 4. In (a) the number of native species initially increases over the human development gradient then declines after ~</w:t>
      </w:r>
      <w:del w:id="694" w:author="Cari Ficken" w:date="2021-03-01T16:59:00Z">
        <w:r w:rsidRPr="00D14D74" w:rsidDel="005506A8">
          <w:rPr>
            <w:lang w:val="en-US"/>
            <w:rPrChange w:id="695" w:author="Cari Ficken" w:date="2021-03-02T09:09:00Z">
              <w:rPr>
                <w:lang w:val="en-US"/>
              </w:rPr>
            </w:rPrChange>
          </w:rPr>
          <w:delText>30</w:delText>
        </w:r>
      </w:del>
      <w:ins w:id="696" w:author="Cari Ficken" w:date="2021-03-01T16:59:00Z">
        <w:r w:rsidR="005506A8" w:rsidRPr="00D14D74">
          <w:rPr>
            <w:lang w:val="en-US"/>
            <w:rPrChange w:id="697" w:author="Cari Ficken" w:date="2021-03-02T09:09:00Z">
              <w:rPr>
                <w:lang w:val="en-US"/>
              </w:rPr>
            </w:rPrChange>
          </w:rPr>
          <w:t>25</w:t>
        </w:r>
      </w:ins>
      <w:r w:rsidRPr="00D14D74">
        <w:rPr>
          <w:lang w:val="en-US"/>
          <w:rPrChange w:id="698" w:author="Cari Ficken" w:date="2021-03-02T09:09:00Z">
            <w:rPr>
              <w:lang w:val="en-US"/>
            </w:rPr>
          </w:rPrChange>
        </w:rPr>
        <w:t xml:space="preserve">% human development, while in (b) the number of nonnative species increases over the human development gradient. Black lines represent </w:t>
      </w:r>
      <w:r w:rsidRPr="00D14D74">
        <w:rPr>
          <w:rPrChange w:id="699" w:author="Cari Ficken" w:date="2021-03-02T09:09:00Z">
            <w:rPr/>
          </w:rPrChange>
        </w:rPr>
        <w:t xml:space="preserve">the maximum likelihood fit of both the wetland and terrestrial protocols combined. </w:t>
      </w:r>
      <w:r w:rsidRPr="00D14D74">
        <w:rPr>
          <w:lang w:val="en-US"/>
          <w:rPrChange w:id="700" w:author="Cari Ficken" w:date="2021-03-02T09:09:00Z">
            <w:rPr>
              <w:lang w:val="en-US"/>
            </w:rPr>
          </w:rPrChange>
        </w:rPr>
        <w:br w:type="page"/>
      </w:r>
    </w:p>
    <w:p w14:paraId="794CF2DF" w14:textId="77777777" w:rsidR="00A35339" w:rsidRPr="00D14D74" w:rsidRDefault="00A35339" w:rsidP="00A35339">
      <w:pPr>
        <w:pStyle w:val="Heading2"/>
        <w:contextualSpacing/>
        <w:rPr>
          <w:lang w:val="en-US"/>
          <w:rPrChange w:id="701" w:author="Cari Ficken" w:date="2021-03-02T09:09:00Z">
            <w:rPr>
              <w:lang w:val="en-US"/>
            </w:rPr>
          </w:rPrChange>
        </w:rPr>
      </w:pPr>
      <w:r w:rsidRPr="00D14D74">
        <w:rPr>
          <w:lang w:val="en-US"/>
          <w:rPrChange w:id="702" w:author="Cari Ficken" w:date="2021-03-02T09:09:00Z">
            <w:rPr>
              <w:lang w:val="en-US"/>
            </w:rPr>
          </w:rPrChange>
        </w:rPr>
        <w:lastRenderedPageBreak/>
        <w:t>Supplementary Information 4 – Accuracy of niche specialization indices</w:t>
      </w:r>
    </w:p>
    <w:p w14:paraId="180E48DB" w14:textId="77777777" w:rsidR="00A35339" w:rsidRPr="00D14D74" w:rsidRDefault="00A35339" w:rsidP="00A35339">
      <w:pPr>
        <w:contextualSpacing/>
        <w:rPr>
          <w:lang w:val="en-US"/>
          <w:rPrChange w:id="703" w:author="Cari Ficken" w:date="2021-03-02T09:09:00Z">
            <w:rPr>
              <w:lang w:val="en-US"/>
            </w:rPr>
          </w:rPrChange>
        </w:rPr>
      </w:pPr>
      <w:r w:rsidRPr="00D14D74">
        <w:rPr>
          <w:lang w:val="en-US"/>
          <w:rPrChange w:id="704" w:author="Cari Ficken" w:date="2021-03-02T09:09:00Z">
            <w:rPr>
              <w:lang w:val="en-US"/>
            </w:rPr>
          </w:rPrChange>
        </w:rPr>
        <w:t>Additional details on the accuracy of niche specialization indices calculated using a randomization process with 1000 runs.</w:t>
      </w:r>
    </w:p>
    <w:p w14:paraId="770DA623" w14:textId="77777777" w:rsidR="00A35339" w:rsidRPr="00D14D74" w:rsidRDefault="00A35339" w:rsidP="00A35339">
      <w:pPr>
        <w:contextualSpacing/>
        <w:rPr>
          <w:lang w:val="en-US"/>
          <w:rPrChange w:id="705" w:author="Cari Ficken" w:date="2021-03-02T09:09:00Z">
            <w:rPr>
              <w:lang w:val="en-US"/>
            </w:rPr>
          </w:rPrChange>
        </w:rPr>
      </w:pPr>
    </w:p>
    <w:p w14:paraId="61AB8FD6" w14:textId="77777777" w:rsidR="00A35339" w:rsidRPr="00D14D74" w:rsidRDefault="00A35339" w:rsidP="00A35339">
      <w:pPr>
        <w:ind w:firstLine="720"/>
        <w:contextualSpacing/>
        <w:rPr>
          <w:rPrChange w:id="706" w:author="Cari Ficken" w:date="2021-03-02T09:09:00Z">
            <w:rPr/>
          </w:rPrChange>
        </w:rPr>
      </w:pPr>
      <w:r w:rsidRPr="00D14D74">
        <w:rPr>
          <w:rPrChange w:id="707" w:author="Cari Ficken" w:date="2021-03-02T09:09:00Z">
            <w:rPr/>
          </w:rPrChange>
        </w:rPr>
        <w:t>For rare species (i.e. those with few occurrences in our data set) at low human development extents, our random site selection process could skew the niche specialization index calculated from any single randomization run (</w:t>
      </w:r>
      <w:r w:rsidRPr="00D14D74">
        <w:rPr>
          <w:lang w:val="en-US"/>
          <w:rPrChange w:id="708" w:author="Cari Ficken" w:date="2021-03-02T09:09:00Z">
            <w:rPr>
              <w:lang w:val="en-US"/>
            </w:rPr>
          </w:rPrChange>
        </w:rPr>
        <w:t>see example of correlation between two random runs in Supplementary Figure 4a, below</w:t>
      </w:r>
      <w:r w:rsidRPr="00D14D74">
        <w:rPr>
          <w:rPrChange w:id="709" w:author="Cari Ficken" w:date="2021-03-02T09:09:00Z">
            <w:rPr/>
          </w:rPrChange>
        </w:rPr>
        <w:t>). This would lead to higher variation in niche specialization indices calculated across runs for rare species at low human development gradients than for commoner species or for rare species occurring at higher human development extents. To assess which species exhibited high variation in niche specialization indices calculated across the 1000 randomization, and therefore low accuracy in their mean niche specialization index, we plotted the distribution of the ranges in niche specialization indices for all species. A species’</w:t>
      </w:r>
      <w:r w:rsidRPr="00D14D74">
        <w:rPr>
          <w:lang w:val="en-US"/>
          <w:rPrChange w:id="710" w:author="Cari Ficken" w:date="2021-03-02T09:09:00Z">
            <w:rPr>
              <w:lang w:val="en-US"/>
            </w:rPr>
          </w:rPrChange>
        </w:rPr>
        <w:t xml:space="preserve"> mean niche specialization index was considered to have low accuracy if the range in calculated values exceeded the 95</w:t>
      </w:r>
      <w:r w:rsidRPr="00D14D74">
        <w:rPr>
          <w:vertAlign w:val="superscript"/>
          <w:lang w:val="en-US"/>
          <w:rPrChange w:id="711" w:author="Cari Ficken" w:date="2021-03-02T09:09:00Z">
            <w:rPr>
              <w:vertAlign w:val="superscript"/>
              <w:lang w:val="en-US"/>
            </w:rPr>
          </w:rPrChange>
        </w:rPr>
        <w:t>th</w:t>
      </w:r>
      <w:r w:rsidRPr="00D14D74">
        <w:rPr>
          <w:lang w:val="en-US"/>
          <w:rPrChange w:id="712" w:author="Cari Ficken" w:date="2021-03-02T09:09:00Z">
            <w:rPr>
              <w:lang w:val="en-US"/>
            </w:rPr>
          </w:rPrChange>
        </w:rPr>
        <w:t xml:space="preserve"> percentile (Supplementary Figure 5). All analyses were repeated after excluding these low-accuracy species (n = 39), and we found no change in the interpretation of the results.</w:t>
      </w:r>
      <w:r w:rsidRPr="00D14D74">
        <w:rPr>
          <w:rPrChange w:id="713" w:author="Cari Ficken" w:date="2021-03-02T09:09:00Z">
            <w:rPr/>
          </w:rPrChange>
        </w:rPr>
        <w:t xml:space="preserve"> We therefore elected to report here the results from analyses that included all species, since the overall correlation across randomization runs was high and excluding low-accuracy species did not change the interpretation of the results.</w:t>
      </w:r>
    </w:p>
    <w:p w14:paraId="0DBA0027" w14:textId="77777777" w:rsidR="00A35339" w:rsidRPr="00D14D74" w:rsidRDefault="00A35339" w:rsidP="00A35339">
      <w:pPr>
        <w:contextualSpacing/>
        <w:jc w:val="center"/>
        <w:rPr>
          <w:lang w:val="en-US"/>
        </w:rPr>
      </w:pPr>
      <w:r w:rsidRPr="00D14D74">
        <w:rPr>
          <w:noProof/>
          <w:lang w:eastAsia="fr-FR"/>
        </w:rPr>
        <w:lastRenderedPageBreak/>
        <w:drawing>
          <wp:inline distT="0" distB="0" distL="0" distR="0" wp14:anchorId="3302E250" wp14:editId="10B0F52D">
            <wp:extent cx="4293412" cy="3625795"/>
            <wp:effectExtent l="19050" t="0" r="0" b="0"/>
            <wp:docPr id="11" name="Image 2" descr="C:\Users\Martin\Documents\ABMI\Analysis\AB Aquatic Invertebrate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Documents\ABMI\Analysis\AB Aquatic Invertebrates\Rplot.png"/>
                    <pic:cNvPicPr>
                      <a:picLocks noChangeAspect="1" noChangeArrowheads="1"/>
                    </pic:cNvPicPr>
                  </pic:nvPicPr>
                  <pic:blipFill>
                    <a:blip r:embed="rId13" cstate="print"/>
                    <a:srcRect/>
                    <a:stretch>
                      <a:fillRect/>
                    </a:stretch>
                  </pic:blipFill>
                  <pic:spPr bwMode="auto">
                    <a:xfrm>
                      <a:off x="0" y="0"/>
                      <a:ext cx="4292314" cy="3624868"/>
                    </a:xfrm>
                    <a:prstGeom prst="rect">
                      <a:avLst/>
                    </a:prstGeom>
                    <a:noFill/>
                    <a:ln w="9525">
                      <a:noFill/>
                      <a:miter lim="800000"/>
                      <a:headEnd/>
                      <a:tailEnd/>
                    </a:ln>
                  </pic:spPr>
                </pic:pic>
              </a:graphicData>
            </a:graphic>
          </wp:inline>
        </w:drawing>
      </w:r>
    </w:p>
    <w:p w14:paraId="33A491DD" w14:textId="77777777" w:rsidR="00A35339" w:rsidRPr="00D14D74" w:rsidRDefault="00A35339" w:rsidP="00A35339">
      <w:pPr>
        <w:contextualSpacing/>
        <w:rPr>
          <w:lang w:val="en-US"/>
          <w:rPrChange w:id="714" w:author="Cari Ficken" w:date="2021-03-02T09:09:00Z">
            <w:rPr>
              <w:lang w:val="en-US"/>
            </w:rPr>
          </w:rPrChange>
        </w:rPr>
      </w:pPr>
      <w:r w:rsidRPr="00D14D74">
        <w:rPr>
          <w:lang w:val="en-US"/>
          <w:rPrChange w:id="715" w:author="Cari Ficken" w:date="2021-03-02T09:09:00Z">
            <w:rPr>
              <w:lang w:val="en-US"/>
            </w:rPr>
          </w:rPrChange>
        </w:rPr>
        <w:t>Supplementary Figure 5. Niche specialization indices calculated using a randomization process showed high correlation between runs. This figure shows the correlation for 2 randomly selected runs of 1000 total runs performed. The solid black line is the 1:1 line; niche specialization indices also clustered around the 1:1 line indicating that the indices calculated in different runs are not only correlated, but very similar. Note, however, the species with high niche specialization indices which deviate from the 1:1 line.</w:t>
      </w:r>
    </w:p>
    <w:p w14:paraId="4B7C9FE1" w14:textId="77777777" w:rsidR="00A35339" w:rsidRPr="00D14D74" w:rsidRDefault="00A35339" w:rsidP="00A35339">
      <w:pPr>
        <w:contextualSpacing/>
        <w:jc w:val="center"/>
        <w:rPr>
          <w:lang w:val="en-US"/>
        </w:rPr>
      </w:pPr>
      <w:r w:rsidRPr="00D14D74">
        <w:rPr>
          <w:noProof/>
          <w:lang w:eastAsia="fr-FR"/>
        </w:rPr>
        <w:lastRenderedPageBreak/>
        <w:drawing>
          <wp:inline distT="0" distB="0" distL="0" distR="0" wp14:anchorId="6FBA7837" wp14:editId="5FA2D103">
            <wp:extent cx="3812699" cy="2916487"/>
            <wp:effectExtent l="0" t="0" r="0" b="0"/>
            <wp:docPr id="12" name="Image 3" descr="C:\Users\Martin\Documents\ABMI\Analysis\AB Aquatic Invertebrate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Documents\ABMI\Analysis\AB Aquatic Invertebrates\Rplot02.png"/>
                    <pic:cNvPicPr>
                      <a:picLocks noChangeAspect="1" noChangeArrowheads="1"/>
                    </pic:cNvPicPr>
                  </pic:nvPicPr>
                  <pic:blipFill>
                    <a:blip r:embed="rId14" cstate="print"/>
                    <a:srcRect/>
                    <a:stretch>
                      <a:fillRect/>
                    </a:stretch>
                  </pic:blipFill>
                  <pic:spPr bwMode="auto">
                    <a:xfrm>
                      <a:off x="0" y="0"/>
                      <a:ext cx="3848770" cy="2944079"/>
                    </a:xfrm>
                    <a:prstGeom prst="rect">
                      <a:avLst/>
                    </a:prstGeom>
                    <a:noFill/>
                    <a:ln w="9525">
                      <a:noFill/>
                      <a:miter lim="800000"/>
                      <a:headEnd/>
                      <a:tailEnd/>
                    </a:ln>
                  </pic:spPr>
                </pic:pic>
              </a:graphicData>
            </a:graphic>
          </wp:inline>
        </w:drawing>
      </w:r>
    </w:p>
    <w:p w14:paraId="070E575A" w14:textId="77777777" w:rsidR="00382B0F" w:rsidRPr="00D14D74" w:rsidRDefault="00A35339">
      <w:pPr>
        <w:contextualSpacing/>
        <w:rPr>
          <w:lang w:val="en-US"/>
          <w:rPrChange w:id="716" w:author="Cari Ficken" w:date="2021-03-02T09:09:00Z">
            <w:rPr>
              <w:lang w:val="en-US"/>
            </w:rPr>
          </w:rPrChange>
        </w:rPr>
      </w:pPr>
      <w:r w:rsidRPr="00D14D74">
        <w:rPr>
          <w:lang w:val="en-US"/>
          <w:rPrChange w:id="717" w:author="Cari Ficken" w:date="2021-03-02T09:09:00Z">
            <w:rPr>
              <w:lang w:val="en-US"/>
            </w:rPr>
          </w:rPrChange>
        </w:rPr>
        <w:t>Supplementary Figure 6. Distribution of the range of niche specialization indices across 1000 randomizations for each species. The dashed red line indicates the 95</w:t>
      </w:r>
      <w:r w:rsidRPr="00D14D74">
        <w:rPr>
          <w:vertAlign w:val="superscript"/>
          <w:lang w:val="en-US"/>
          <w:rPrChange w:id="718" w:author="Cari Ficken" w:date="2021-03-02T09:09:00Z">
            <w:rPr>
              <w:vertAlign w:val="superscript"/>
              <w:lang w:val="en-US"/>
            </w:rPr>
          </w:rPrChange>
        </w:rPr>
        <w:t>th</w:t>
      </w:r>
      <w:r w:rsidRPr="00D14D74">
        <w:rPr>
          <w:lang w:val="en-US"/>
          <w:rPrChange w:id="719" w:author="Cari Ficken" w:date="2021-03-02T09:09:00Z">
            <w:rPr>
              <w:lang w:val="en-US"/>
            </w:rPr>
          </w:rPrChange>
        </w:rPr>
        <w:t xml:space="preserve"> percentile threshold in the range of niche specialization indices (1.05) used to identify species (n = 39) with low accuracy in their mean niche specialization index. </w:t>
      </w:r>
    </w:p>
    <w:sectPr w:rsidR="00382B0F" w:rsidRPr="00D14D74" w:rsidSect="00E16AC8">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3" w:author="Cari Ficken" w:date="2021-02-02T14:41:00Z" w:initials="CF">
    <w:p w14:paraId="21685850" w14:textId="77777777" w:rsidR="00310646" w:rsidRDefault="00310646">
      <w:pPr>
        <w:pStyle w:val="CommentText"/>
      </w:pPr>
      <w:r>
        <w:rPr>
          <w:rStyle w:val="CommentReference"/>
        </w:rPr>
        <w:annotationRef/>
      </w:r>
      <w:r>
        <w:t xml:space="preserve">Rev 2 </w:t>
      </w:r>
    </w:p>
    <w:p w14:paraId="3B10A804" w14:textId="77777777" w:rsidR="00310646" w:rsidRDefault="00310646">
      <w:pPr>
        <w:pStyle w:val="CommentText"/>
      </w:pPr>
    </w:p>
    <w:p w14:paraId="090A68B7" w14:textId="77777777" w:rsidR="00310646" w:rsidRDefault="00310646" w:rsidP="00310646">
      <w:r>
        <w:t>SI line 61: It is very difficult to see the overlap between terrestrial and wetland wetlands, because clusters of wetland sites make it impossible to see if there are any terrestrial sites there.</w:t>
      </w:r>
    </w:p>
    <w:p w14:paraId="6F5FDDFD" w14:textId="77777777" w:rsidR="00310646" w:rsidRDefault="00310646">
      <w:pPr>
        <w:pStyle w:val="CommentText"/>
      </w:pPr>
    </w:p>
  </w:comment>
  <w:comment w:id="534" w:author="Cari Ficken" w:date="2021-03-01T16:13:00Z" w:initials="CF">
    <w:p w14:paraId="590A333B" w14:textId="00BA231A" w:rsidR="00EE60C1" w:rsidRDefault="00EE60C1">
      <w:pPr>
        <w:pStyle w:val="CommentText"/>
      </w:pPr>
      <w:r>
        <w:rPr>
          <w:rStyle w:val="CommentReference"/>
        </w:rPr>
        <w:annotationRef/>
      </w:r>
      <w:r>
        <w:t xml:space="preserve">We have updated the figures so that the wetland shapes are now partly transparent. </w:t>
      </w:r>
    </w:p>
  </w:comment>
  <w:comment w:id="535" w:author="Cari Ficken" w:date="2021-02-02T14:43:00Z" w:initials="CF">
    <w:p w14:paraId="0EC987B1" w14:textId="77777777" w:rsidR="00170246" w:rsidRDefault="00170246" w:rsidP="00170246">
      <w:pPr>
        <w:pStyle w:val="CommentText"/>
      </w:pPr>
      <w:r>
        <w:rPr>
          <w:rStyle w:val="CommentReference"/>
        </w:rPr>
        <w:annotationRef/>
      </w:r>
      <w:r>
        <w:t>Editor:</w:t>
      </w:r>
    </w:p>
    <w:p w14:paraId="1C5B5844" w14:textId="77777777" w:rsidR="00170246" w:rsidRDefault="00170246" w:rsidP="00170246">
      <w:pPr>
        <w:pStyle w:val="CommentText"/>
      </w:pPr>
    </w:p>
    <w:p w14:paraId="613D38DD" w14:textId="4DF7A298" w:rsidR="00170246" w:rsidRDefault="00170246" w:rsidP="00170246">
      <w:pPr>
        <w:pStyle w:val="CommentText"/>
      </w:pPr>
      <w:r>
        <w:t>As there are only 2 figures in the main text, you might consider presenting NMDS plots, which illustrate the clear difference between development levels (notwithstanding the reviewer’s suggestions to improve the analysis).</w:t>
      </w:r>
    </w:p>
  </w:comment>
  <w:comment w:id="536" w:author="Cari Ficken" w:date="2021-03-01T16:15:00Z" w:initials="CF">
    <w:p w14:paraId="66D586A0" w14:textId="72F27918" w:rsidR="00EE60C1" w:rsidRDefault="00EE60C1">
      <w:pPr>
        <w:pStyle w:val="CommentText"/>
      </w:pPr>
      <w:r>
        <w:rPr>
          <w:rStyle w:val="CommentReference"/>
        </w:rPr>
        <w:annotationRef/>
      </w:r>
      <w:r>
        <w:t xml:space="preserve">We have moved the ordination with 2 </w:t>
      </w:r>
      <w:proofErr w:type="gramStart"/>
      <w:r>
        <w:t>human</w:t>
      </w:r>
      <w:proofErr w:type="gramEnd"/>
      <w:r>
        <w:t xml:space="preserve"> develop levels to the main text. </w:t>
      </w:r>
    </w:p>
  </w:comment>
  <w:comment w:id="537" w:author="Cari Ficken" w:date="2021-02-02T14:58:00Z" w:initials="CF">
    <w:p w14:paraId="4B96925E" w14:textId="77777777" w:rsidR="00585A53" w:rsidRDefault="00585A53">
      <w:pPr>
        <w:pStyle w:val="CommentText"/>
      </w:pPr>
      <w:r>
        <w:rPr>
          <w:rStyle w:val="CommentReference"/>
        </w:rPr>
        <w:annotationRef/>
      </w:r>
      <w:r>
        <w:t>Rev 1</w:t>
      </w:r>
    </w:p>
    <w:p w14:paraId="2C725C4B" w14:textId="77777777" w:rsidR="00585A53" w:rsidRDefault="00585A53">
      <w:pPr>
        <w:pStyle w:val="CommentText"/>
      </w:pPr>
    </w:p>
    <w:p w14:paraId="4D51ED24"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5B036D6C"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2D899EEE"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43C7F1A6" w14:textId="13A2CA02" w:rsidR="00585A53" w:rsidRDefault="00585A53" w:rsidP="00585A53">
      <w:pPr>
        <w:pStyle w:val="CommentText"/>
      </w:pPr>
      <w:r>
        <w:rPr>
          <w:rFonts w:ascii="Calibri" w:eastAsiaTheme="minorHAnsi" w:hAnsi="Calibri" w:cs="Calibri"/>
          <w:lang w:val="en-CA" w:eastAsia="en-US"/>
        </w:rPr>
        <w:t>enough to actually be in the paper.</w:t>
      </w:r>
    </w:p>
  </w:comment>
  <w:comment w:id="538" w:author="Cari Ficken" w:date="2021-03-01T16:25:00Z" w:initials="CF">
    <w:p w14:paraId="6C55A18A" w14:textId="576BF96F" w:rsidR="00E73F20" w:rsidRDefault="00E73F20">
      <w:pPr>
        <w:pStyle w:val="CommentText"/>
      </w:pPr>
      <w:r>
        <w:rPr>
          <w:rStyle w:val="CommentReference"/>
        </w:rPr>
        <w:annotationRef/>
      </w:r>
      <w:r w:rsidR="00204526">
        <w:t>We have moved the ordination with 2 human development levels to the main text.</w:t>
      </w:r>
    </w:p>
  </w:comment>
  <w:comment w:id="591" w:author="Cari Ficken" w:date="2021-03-01T16:38:00Z" w:initials="CF">
    <w:p w14:paraId="6FAAA4C5" w14:textId="002E48F3" w:rsidR="006942CB" w:rsidRDefault="006942CB">
      <w:pPr>
        <w:pStyle w:val="CommentText"/>
      </w:pPr>
      <w:r>
        <w:rPr>
          <w:rStyle w:val="CommentReference"/>
        </w:rPr>
        <w:annotationRef/>
      </w:r>
      <w:r>
        <w:t>updated</w:t>
      </w:r>
    </w:p>
  </w:comment>
  <w:comment w:id="692" w:author="Cari Ficken" w:date="2021-03-01T16:58:00Z" w:initials="CF">
    <w:p w14:paraId="49F722AE" w14:textId="77830C3C" w:rsidR="000F605C" w:rsidRDefault="000F605C">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FDDFD" w15:done="0"/>
  <w15:commentEx w15:paraId="590A333B" w15:paraIdParent="6F5FDDFD" w15:done="0"/>
  <w15:commentEx w15:paraId="613D38DD" w15:done="0"/>
  <w15:commentEx w15:paraId="66D586A0" w15:paraIdParent="613D38DD" w15:done="0"/>
  <w15:commentEx w15:paraId="43C7F1A6" w15:done="0"/>
  <w15:commentEx w15:paraId="6C55A18A" w15:paraIdParent="43C7F1A6" w15:done="0"/>
  <w15:commentEx w15:paraId="6FAAA4C5" w15:done="0"/>
  <w15:commentEx w15:paraId="49F722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FDDFD" w16cid:durableId="23C3E32F"/>
  <w16cid:commentId w16cid:paraId="590A333B" w16cid:durableId="23E7911B"/>
  <w16cid:commentId w16cid:paraId="613D38DD" w16cid:durableId="23C3E3A2"/>
  <w16cid:commentId w16cid:paraId="66D586A0" w16cid:durableId="23E791A8"/>
  <w16cid:commentId w16cid:paraId="43C7F1A6" w16cid:durableId="23C3E6F8"/>
  <w16cid:commentId w16cid:paraId="6C55A18A" w16cid:durableId="23E79402"/>
  <w16cid:commentId w16cid:paraId="6FAAA4C5" w16cid:durableId="23E796F8"/>
  <w16cid:commentId w16cid:paraId="49F722AE" w16cid:durableId="23E79B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55968" w14:textId="77777777" w:rsidR="00262E88" w:rsidRDefault="00262E88">
      <w:pPr>
        <w:spacing w:line="240" w:lineRule="auto"/>
      </w:pPr>
      <w:r>
        <w:separator/>
      </w:r>
    </w:p>
  </w:endnote>
  <w:endnote w:type="continuationSeparator" w:id="0">
    <w:p w14:paraId="7453C3C3" w14:textId="77777777" w:rsidR="00262E88" w:rsidRDefault="00262E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848015"/>
      <w:docPartObj>
        <w:docPartGallery w:val="Page Numbers (Bottom of Page)"/>
        <w:docPartUnique/>
      </w:docPartObj>
    </w:sdtPr>
    <w:sdtEndPr>
      <w:rPr>
        <w:noProof/>
      </w:rPr>
    </w:sdtEndPr>
    <w:sdtContent>
      <w:p w14:paraId="2B4EA54F" w14:textId="77777777" w:rsidR="002B69F7" w:rsidRDefault="00A3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28860B" w14:textId="77777777" w:rsidR="002B69F7" w:rsidRDefault="00262E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534CA" w14:textId="77777777" w:rsidR="00262E88" w:rsidRDefault="00262E88">
      <w:pPr>
        <w:spacing w:line="240" w:lineRule="auto"/>
      </w:pPr>
      <w:r>
        <w:separator/>
      </w:r>
    </w:p>
  </w:footnote>
  <w:footnote w:type="continuationSeparator" w:id="0">
    <w:p w14:paraId="54E7058A" w14:textId="77777777" w:rsidR="00262E88" w:rsidRDefault="00262E88">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339"/>
    <w:rsid w:val="000D6C45"/>
    <w:rsid w:val="000F605C"/>
    <w:rsid w:val="0010349D"/>
    <w:rsid w:val="00170246"/>
    <w:rsid w:val="001F6140"/>
    <w:rsid w:val="00204526"/>
    <w:rsid w:val="00262E88"/>
    <w:rsid w:val="002E583A"/>
    <w:rsid w:val="00310646"/>
    <w:rsid w:val="00367179"/>
    <w:rsid w:val="00382B0F"/>
    <w:rsid w:val="004700E9"/>
    <w:rsid w:val="0047366F"/>
    <w:rsid w:val="004A5CBE"/>
    <w:rsid w:val="005506A8"/>
    <w:rsid w:val="00585A53"/>
    <w:rsid w:val="006942CB"/>
    <w:rsid w:val="00982CC6"/>
    <w:rsid w:val="00A35339"/>
    <w:rsid w:val="00BB5D58"/>
    <w:rsid w:val="00D14D74"/>
    <w:rsid w:val="00E34AEA"/>
    <w:rsid w:val="00E73F20"/>
    <w:rsid w:val="00EE60C1"/>
    <w:rsid w:val="00FE38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6E3C"/>
  <w15:chartTrackingRefBased/>
  <w15:docId w15:val="{171067BD-EF19-46C8-8C10-AFF2B2F4F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339"/>
    <w:pPr>
      <w:spacing w:after="0" w:line="480" w:lineRule="auto"/>
    </w:pPr>
    <w:rPr>
      <w:rFonts w:ascii="Arial" w:eastAsia="Arial" w:hAnsi="Arial" w:cs="Arial"/>
      <w:lang w:val="en" w:eastAsia="en-CA"/>
    </w:rPr>
  </w:style>
  <w:style w:type="paragraph" w:styleId="Heading1">
    <w:name w:val="heading 1"/>
    <w:basedOn w:val="Normal"/>
    <w:next w:val="Normal"/>
    <w:link w:val="Heading1Char"/>
    <w:uiPriority w:val="9"/>
    <w:qFormat/>
    <w:rsid w:val="00A35339"/>
    <w:pPr>
      <w:keepNext/>
      <w:keepLines/>
      <w:spacing w:before="240" w:after="120"/>
      <w:outlineLvl w:val="0"/>
    </w:pPr>
    <w:rPr>
      <w:sz w:val="28"/>
      <w:szCs w:val="28"/>
    </w:rPr>
  </w:style>
  <w:style w:type="paragraph" w:styleId="Heading2">
    <w:name w:val="heading 2"/>
    <w:basedOn w:val="Normal"/>
    <w:next w:val="Normal"/>
    <w:link w:val="Heading2Char"/>
    <w:uiPriority w:val="9"/>
    <w:unhideWhenUsed/>
    <w:qFormat/>
    <w:rsid w:val="00A35339"/>
    <w:pPr>
      <w:keepNext/>
      <w:keepLines/>
      <w:spacing w:before="360" w:after="120"/>
      <w:outlineLvl w:val="1"/>
    </w:pPr>
    <w:rPr>
      <w:i/>
      <w:sz w:val="24"/>
      <w:szCs w:val="24"/>
    </w:rPr>
  </w:style>
  <w:style w:type="paragraph" w:styleId="Heading3">
    <w:name w:val="heading 3"/>
    <w:basedOn w:val="Normal"/>
    <w:next w:val="Normal"/>
    <w:link w:val="Heading3Char"/>
    <w:uiPriority w:val="9"/>
    <w:unhideWhenUsed/>
    <w:qFormat/>
    <w:rsid w:val="00A35339"/>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339"/>
    <w:rPr>
      <w:rFonts w:ascii="Arial" w:eastAsia="Arial" w:hAnsi="Arial" w:cs="Arial"/>
      <w:sz w:val="28"/>
      <w:szCs w:val="28"/>
      <w:lang w:val="en" w:eastAsia="en-CA"/>
    </w:rPr>
  </w:style>
  <w:style w:type="character" w:customStyle="1" w:styleId="Heading2Char">
    <w:name w:val="Heading 2 Char"/>
    <w:basedOn w:val="DefaultParagraphFont"/>
    <w:link w:val="Heading2"/>
    <w:uiPriority w:val="9"/>
    <w:rsid w:val="00A35339"/>
    <w:rPr>
      <w:rFonts w:ascii="Arial" w:eastAsia="Arial" w:hAnsi="Arial" w:cs="Arial"/>
      <w:i/>
      <w:sz w:val="24"/>
      <w:szCs w:val="24"/>
      <w:lang w:val="en" w:eastAsia="en-CA"/>
    </w:rPr>
  </w:style>
  <w:style w:type="character" w:customStyle="1" w:styleId="Heading3Char">
    <w:name w:val="Heading 3 Char"/>
    <w:basedOn w:val="DefaultParagraphFont"/>
    <w:link w:val="Heading3"/>
    <w:uiPriority w:val="9"/>
    <w:rsid w:val="00A35339"/>
    <w:rPr>
      <w:rFonts w:ascii="Arial" w:eastAsia="Arial" w:hAnsi="Arial" w:cs="Arial"/>
      <w:color w:val="434343"/>
      <w:sz w:val="28"/>
      <w:szCs w:val="28"/>
      <w:lang w:val="en" w:eastAsia="en-CA"/>
    </w:rPr>
  </w:style>
  <w:style w:type="paragraph" w:styleId="ListParagraph">
    <w:name w:val="List Paragraph"/>
    <w:basedOn w:val="Normal"/>
    <w:uiPriority w:val="34"/>
    <w:qFormat/>
    <w:rsid w:val="00A35339"/>
    <w:pPr>
      <w:spacing w:after="160" w:line="259" w:lineRule="auto"/>
      <w:ind w:left="720"/>
      <w:contextualSpacing/>
    </w:pPr>
    <w:rPr>
      <w:rFonts w:asciiTheme="minorHAnsi" w:eastAsiaTheme="minorHAnsi" w:hAnsiTheme="minorHAnsi" w:cstheme="minorBidi"/>
      <w:lang w:val="en-CA" w:eastAsia="en-US"/>
    </w:rPr>
  </w:style>
  <w:style w:type="table" w:styleId="TableGrid">
    <w:name w:val="Table Grid"/>
    <w:basedOn w:val="TableNormal"/>
    <w:uiPriority w:val="39"/>
    <w:rsid w:val="00A35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353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A35339"/>
    <w:rPr>
      <w:rFonts w:ascii="Courier New" w:eastAsia="Times New Roman" w:hAnsi="Courier New" w:cs="Courier New"/>
      <w:sz w:val="20"/>
      <w:szCs w:val="20"/>
      <w:lang w:eastAsia="en-CA"/>
    </w:rPr>
  </w:style>
  <w:style w:type="character" w:customStyle="1" w:styleId="gd15mcfceub">
    <w:name w:val="gd15mcfceub"/>
    <w:basedOn w:val="DefaultParagraphFont"/>
    <w:rsid w:val="00A35339"/>
  </w:style>
  <w:style w:type="paragraph" w:styleId="Footer">
    <w:name w:val="footer"/>
    <w:basedOn w:val="Normal"/>
    <w:link w:val="FooterChar"/>
    <w:uiPriority w:val="99"/>
    <w:unhideWhenUsed/>
    <w:rsid w:val="00A35339"/>
    <w:pPr>
      <w:tabs>
        <w:tab w:val="center" w:pos="4680"/>
        <w:tab w:val="right" w:pos="9360"/>
      </w:tabs>
      <w:spacing w:line="240" w:lineRule="auto"/>
    </w:pPr>
  </w:style>
  <w:style w:type="character" w:customStyle="1" w:styleId="FooterChar">
    <w:name w:val="Footer Char"/>
    <w:basedOn w:val="DefaultParagraphFont"/>
    <w:link w:val="Footer"/>
    <w:uiPriority w:val="99"/>
    <w:rsid w:val="00A35339"/>
    <w:rPr>
      <w:rFonts w:ascii="Arial" w:eastAsia="Arial" w:hAnsi="Arial" w:cs="Arial"/>
      <w:lang w:val="en" w:eastAsia="en-CA"/>
    </w:rPr>
  </w:style>
  <w:style w:type="character" w:styleId="LineNumber">
    <w:name w:val="line number"/>
    <w:basedOn w:val="DefaultParagraphFont"/>
    <w:uiPriority w:val="99"/>
    <w:semiHidden/>
    <w:unhideWhenUsed/>
    <w:rsid w:val="00A35339"/>
  </w:style>
  <w:style w:type="character" w:styleId="CommentReference">
    <w:name w:val="annotation reference"/>
    <w:basedOn w:val="DefaultParagraphFont"/>
    <w:uiPriority w:val="99"/>
    <w:semiHidden/>
    <w:unhideWhenUsed/>
    <w:rsid w:val="00310646"/>
    <w:rPr>
      <w:sz w:val="16"/>
      <w:szCs w:val="16"/>
    </w:rPr>
  </w:style>
  <w:style w:type="paragraph" w:styleId="CommentText">
    <w:name w:val="annotation text"/>
    <w:basedOn w:val="Normal"/>
    <w:link w:val="CommentTextChar"/>
    <w:uiPriority w:val="99"/>
    <w:semiHidden/>
    <w:unhideWhenUsed/>
    <w:rsid w:val="00310646"/>
    <w:pPr>
      <w:spacing w:line="240" w:lineRule="auto"/>
    </w:pPr>
    <w:rPr>
      <w:sz w:val="20"/>
      <w:szCs w:val="20"/>
    </w:rPr>
  </w:style>
  <w:style w:type="character" w:customStyle="1" w:styleId="CommentTextChar">
    <w:name w:val="Comment Text Char"/>
    <w:basedOn w:val="DefaultParagraphFont"/>
    <w:link w:val="CommentText"/>
    <w:uiPriority w:val="99"/>
    <w:semiHidden/>
    <w:rsid w:val="00310646"/>
    <w:rPr>
      <w:rFonts w:ascii="Arial" w:eastAsia="Arial" w:hAnsi="Arial" w:cs="Arial"/>
      <w:sz w:val="20"/>
      <w:szCs w:val="20"/>
      <w:lang w:val="en" w:eastAsia="en-CA"/>
    </w:rPr>
  </w:style>
  <w:style w:type="paragraph" w:styleId="CommentSubject">
    <w:name w:val="annotation subject"/>
    <w:basedOn w:val="CommentText"/>
    <w:next w:val="CommentText"/>
    <w:link w:val="CommentSubjectChar"/>
    <w:uiPriority w:val="99"/>
    <w:semiHidden/>
    <w:unhideWhenUsed/>
    <w:rsid w:val="00310646"/>
    <w:rPr>
      <w:b/>
      <w:bCs/>
    </w:rPr>
  </w:style>
  <w:style w:type="character" w:customStyle="1" w:styleId="CommentSubjectChar">
    <w:name w:val="Comment Subject Char"/>
    <w:basedOn w:val="CommentTextChar"/>
    <w:link w:val="CommentSubject"/>
    <w:uiPriority w:val="99"/>
    <w:semiHidden/>
    <w:rsid w:val="00310646"/>
    <w:rPr>
      <w:rFonts w:ascii="Arial" w:eastAsia="Arial" w:hAnsi="Arial" w:cs="Arial"/>
      <w:b/>
      <w:bCs/>
      <w:sz w:val="20"/>
      <w:szCs w:val="20"/>
      <w:lang w:val="en" w:eastAsia="en-CA"/>
    </w:rPr>
  </w:style>
  <w:style w:type="paragraph" w:styleId="BalloonText">
    <w:name w:val="Balloon Text"/>
    <w:basedOn w:val="Normal"/>
    <w:link w:val="BalloonTextChar"/>
    <w:uiPriority w:val="99"/>
    <w:semiHidden/>
    <w:unhideWhenUsed/>
    <w:rsid w:val="0031064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646"/>
    <w:rPr>
      <w:rFonts w:ascii="Segoe UI" w:eastAsia="Arial" w:hAnsi="Segoe UI" w:cs="Segoe UI"/>
      <w:sz w:val="18"/>
      <w:szCs w:val="18"/>
      <w:lang w:val="en"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TotalTime>
  <Pages>13</Pages>
  <Words>1825</Words>
  <Characters>1040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 Ficken</dc:creator>
  <cp:keywords/>
  <dc:description/>
  <cp:lastModifiedBy>Cari Ficken</cp:lastModifiedBy>
  <cp:revision>13</cp:revision>
  <dcterms:created xsi:type="dcterms:W3CDTF">2020-10-12T16:00:00Z</dcterms:created>
  <dcterms:modified xsi:type="dcterms:W3CDTF">2021-03-02T14:22:00Z</dcterms:modified>
</cp:coreProperties>
</file>